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77F68FCF" w14:textId="51A1D572" w:rsidR="00355F62"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80081480" w:history="1">
            <w:r w:rsidR="00355F62" w:rsidRPr="003461F4">
              <w:rPr>
                <w:rStyle w:val="Hyperlink"/>
                <w:noProof/>
              </w:rPr>
              <w:t>Table of Figures</w:t>
            </w:r>
            <w:r w:rsidR="00355F62">
              <w:rPr>
                <w:noProof/>
                <w:webHidden/>
              </w:rPr>
              <w:tab/>
            </w:r>
            <w:r w:rsidR="00355F62">
              <w:rPr>
                <w:noProof/>
                <w:webHidden/>
              </w:rPr>
              <w:fldChar w:fldCharType="begin"/>
            </w:r>
            <w:r w:rsidR="00355F62">
              <w:rPr>
                <w:noProof/>
                <w:webHidden/>
              </w:rPr>
              <w:instrText xml:space="preserve"> PAGEREF _Toc180081480 \h </w:instrText>
            </w:r>
            <w:r w:rsidR="00355F62">
              <w:rPr>
                <w:noProof/>
                <w:webHidden/>
              </w:rPr>
            </w:r>
            <w:r w:rsidR="00355F62">
              <w:rPr>
                <w:noProof/>
                <w:webHidden/>
              </w:rPr>
              <w:fldChar w:fldCharType="separate"/>
            </w:r>
            <w:r w:rsidR="00355F62">
              <w:rPr>
                <w:noProof/>
                <w:webHidden/>
              </w:rPr>
              <w:t>4</w:t>
            </w:r>
            <w:r w:rsidR="00355F62">
              <w:rPr>
                <w:noProof/>
                <w:webHidden/>
              </w:rPr>
              <w:fldChar w:fldCharType="end"/>
            </w:r>
          </w:hyperlink>
        </w:p>
        <w:p w14:paraId="48F80357" w14:textId="3F6E9F89" w:rsidR="00355F62" w:rsidRDefault="00000000">
          <w:pPr>
            <w:pStyle w:val="TOC1"/>
            <w:tabs>
              <w:tab w:val="right" w:pos="9628"/>
            </w:tabs>
            <w:rPr>
              <w:rFonts w:eastAsiaTheme="minorEastAsia" w:cstheme="minorBidi"/>
              <w:b w:val="0"/>
              <w:bCs w:val="0"/>
              <w:i w:val="0"/>
              <w:iCs w:val="0"/>
              <w:noProof/>
              <w:lang w:eastAsia="en-GB"/>
            </w:rPr>
          </w:pPr>
          <w:hyperlink w:anchor="_Toc180081481" w:history="1">
            <w:r w:rsidR="00355F62" w:rsidRPr="003461F4">
              <w:rPr>
                <w:rStyle w:val="Hyperlink"/>
                <w:noProof/>
              </w:rPr>
              <w:t>Abstract</w:t>
            </w:r>
            <w:r w:rsidR="00355F62">
              <w:rPr>
                <w:noProof/>
                <w:webHidden/>
              </w:rPr>
              <w:tab/>
            </w:r>
            <w:r w:rsidR="00355F62">
              <w:rPr>
                <w:noProof/>
                <w:webHidden/>
              </w:rPr>
              <w:fldChar w:fldCharType="begin"/>
            </w:r>
            <w:r w:rsidR="00355F62">
              <w:rPr>
                <w:noProof/>
                <w:webHidden/>
              </w:rPr>
              <w:instrText xml:space="preserve"> PAGEREF _Toc180081481 \h </w:instrText>
            </w:r>
            <w:r w:rsidR="00355F62">
              <w:rPr>
                <w:noProof/>
                <w:webHidden/>
              </w:rPr>
            </w:r>
            <w:r w:rsidR="00355F62">
              <w:rPr>
                <w:noProof/>
                <w:webHidden/>
              </w:rPr>
              <w:fldChar w:fldCharType="separate"/>
            </w:r>
            <w:r w:rsidR="00355F62">
              <w:rPr>
                <w:noProof/>
                <w:webHidden/>
              </w:rPr>
              <w:t>6</w:t>
            </w:r>
            <w:r w:rsidR="00355F62">
              <w:rPr>
                <w:noProof/>
                <w:webHidden/>
              </w:rPr>
              <w:fldChar w:fldCharType="end"/>
            </w:r>
          </w:hyperlink>
        </w:p>
        <w:p w14:paraId="6DA50648" w14:textId="683BB76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2" w:history="1">
            <w:r w:rsidR="00355F62" w:rsidRPr="003461F4">
              <w:rPr>
                <w:rStyle w:val="Hyperlink"/>
                <w:noProof/>
              </w:rPr>
              <w:t>1.</w:t>
            </w:r>
            <w:r w:rsidR="00355F62">
              <w:rPr>
                <w:rFonts w:eastAsiaTheme="minorEastAsia" w:cstheme="minorBidi"/>
                <w:b w:val="0"/>
                <w:bCs w:val="0"/>
                <w:i w:val="0"/>
                <w:iCs w:val="0"/>
                <w:noProof/>
                <w:lang w:eastAsia="en-GB"/>
              </w:rPr>
              <w:tab/>
            </w:r>
            <w:r w:rsidR="00355F62" w:rsidRPr="003461F4">
              <w:rPr>
                <w:rStyle w:val="Hyperlink"/>
                <w:noProof/>
              </w:rPr>
              <w:t>Introduction</w:t>
            </w:r>
            <w:r w:rsidR="00355F62">
              <w:rPr>
                <w:noProof/>
                <w:webHidden/>
              </w:rPr>
              <w:tab/>
            </w:r>
            <w:r w:rsidR="00355F62">
              <w:rPr>
                <w:noProof/>
                <w:webHidden/>
              </w:rPr>
              <w:fldChar w:fldCharType="begin"/>
            </w:r>
            <w:r w:rsidR="00355F62">
              <w:rPr>
                <w:noProof/>
                <w:webHidden/>
              </w:rPr>
              <w:instrText xml:space="preserve"> PAGEREF _Toc180081482 \h </w:instrText>
            </w:r>
            <w:r w:rsidR="00355F62">
              <w:rPr>
                <w:noProof/>
                <w:webHidden/>
              </w:rPr>
            </w:r>
            <w:r w:rsidR="00355F62">
              <w:rPr>
                <w:noProof/>
                <w:webHidden/>
              </w:rPr>
              <w:fldChar w:fldCharType="separate"/>
            </w:r>
            <w:r w:rsidR="00355F62">
              <w:rPr>
                <w:noProof/>
                <w:webHidden/>
              </w:rPr>
              <w:t>7</w:t>
            </w:r>
            <w:r w:rsidR="00355F62">
              <w:rPr>
                <w:noProof/>
                <w:webHidden/>
              </w:rPr>
              <w:fldChar w:fldCharType="end"/>
            </w:r>
          </w:hyperlink>
        </w:p>
        <w:p w14:paraId="6EEEE4A6" w14:textId="5E90027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3" w:history="1">
            <w:r w:rsidR="00355F62" w:rsidRPr="003461F4">
              <w:rPr>
                <w:rStyle w:val="Hyperlink"/>
                <w:noProof/>
              </w:rPr>
              <w:t>1.1.</w:t>
            </w:r>
            <w:r w:rsidR="00355F62">
              <w:rPr>
                <w:rFonts w:eastAsiaTheme="minorEastAsia" w:cstheme="minorBidi"/>
                <w:b w:val="0"/>
                <w:bCs w:val="0"/>
                <w:noProof/>
                <w:sz w:val="24"/>
                <w:szCs w:val="24"/>
                <w:lang w:eastAsia="en-GB"/>
              </w:rPr>
              <w:tab/>
            </w:r>
            <w:r w:rsidR="00355F62" w:rsidRPr="003461F4">
              <w:rPr>
                <w:rStyle w:val="Hyperlink"/>
                <w:noProof/>
              </w:rPr>
              <w:t>Motivation</w:t>
            </w:r>
            <w:r w:rsidR="00355F62">
              <w:rPr>
                <w:noProof/>
                <w:webHidden/>
              </w:rPr>
              <w:tab/>
            </w:r>
            <w:r w:rsidR="00355F62">
              <w:rPr>
                <w:noProof/>
                <w:webHidden/>
              </w:rPr>
              <w:fldChar w:fldCharType="begin"/>
            </w:r>
            <w:r w:rsidR="00355F62">
              <w:rPr>
                <w:noProof/>
                <w:webHidden/>
              </w:rPr>
              <w:instrText xml:space="preserve"> PAGEREF _Toc180081483 \h </w:instrText>
            </w:r>
            <w:r w:rsidR="00355F62">
              <w:rPr>
                <w:noProof/>
                <w:webHidden/>
              </w:rPr>
            </w:r>
            <w:r w:rsidR="00355F62">
              <w:rPr>
                <w:noProof/>
                <w:webHidden/>
              </w:rPr>
              <w:fldChar w:fldCharType="separate"/>
            </w:r>
            <w:r w:rsidR="00355F62">
              <w:rPr>
                <w:noProof/>
                <w:webHidden/>
              </w:rPr>
              <w:t>8</w:t>
            </w:r>
            <w:r w:rsidR="00355F62">
              <w:rPr>
                <w:noProof/>
                <w:webHidden/>
              </w:rPr>
              <w:fldChar w:fldCharType="end"/>
            </w:r>
          </w:hyperlink>
        </w:p>
        <w:p w14:paraId="5DC6B51B" w14:textId="7F23D66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4" w:history="1">
            <w:r w:rsidR="00355F62" w:rsidRPr="003461F4">
              <w:rPr>
                <w:rStyle w:val="Hyperlink"/>
                <w:noProof/>
              </w:rPr>
              <w:t>1.2.</w:t>
            </w:r>
            <w:r w:rsidR="00355F62">
              <w:rPr>
                <w:rFonts w:eastAsiaTheme="minorEastAsia" w:cstheme="minorBidi"/>
                <w:b w:val="0"/>
                <w:bCs w:val="0"/>
                <w:noProof/>
                <w:sz w:val="24"/>
                <w:szCs w:val="24"/>
                <w:lang w:eastAsia="en-GB"/>
              </w:rPr>
              <w:tab/>
            </w:r>
            <w:r w:rsidR="00355F62" w:rsidRPr="003461F4">
              <w:rPr>
                <w:rStyle w:val="Hyperlink"/>
                <w:noProof/>
              </w:rPr>
              <w:t>Contributions</w:t>
            </w:r>
            <w:r w:rsidR="00355F62">
              <w:rPr>
                <w:noProof/>
                <w:webHidden/>
              </w:rPr>
              <w:tab/>
            </w:r>
            <w:r w:rsidR="00355F62">
              <w:rPr>
                <w:noProof/>
                <w:webHidden/>
              </w:rPr>
              <w:fldChar w:fldCharType="begin"/>
            </w:r>
            <w:r w:rsidR="00355F62">
              <w:rPr>
                <w:noProof/>
                <w:webHidden/>
              </w:rPr>
              <w:instrText xml:space="preserve"> PAGEREF _Toc180081484 \h </w:instrText>
            </w:r>
            <w:r w:rsidR="00355F62">
              <w:rPr>
                <w:noProof/>
                <w:webHidden/>
              </w:rPr>
            </w:r>
            <w:r w:rsidR="00355F62">
              <w:rPr>
                <w:noProof/>
                <w:webHidden/>
              </w:rPr>
              <w:fldChar w:fldCharType="separate"/>
            </w:r>
            <w:r w:rsidR="00355F62">
              <w:rPr>
                <w:noProof/>
                <w:webHidden/>
              </w:rPr>
              <w:t>9</w:t>
            </w:r>
            <w:r w:rsidR="00355F62">
              <w:rPr>
                <w:noProof/>
                <w:webHidden/>
              </w:rPr>
              <w:fldChar w:fldCharType="end"/>
            </w:r>
          </w:hyperlink>
        </w:p>
        <w:p w14:paraId="2B1EAFF1" w14:textId="246F80CE"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5" w:history="1">
            <w:r w:rsidR="00355F62" w:rsidRPr="003461F4">
              <w:rPr>
                <w:rStyle w:val="Hyperlink"/>
                <w:noProof/>
              </w:rPr>
              <w:t>2.</w:t>
            </w:r>
            <w:r w:rsidR="00355F62">
              <w:rPr>
                <w:rFonts w:eastAsiaTheme="minorEastAsia" w:cstheme="minorBidi"/>
                <w:b w:val="0"/>
                <w:bCs w:val="0"/>
                <w:i w:val="0"/>
                <w:iCs w:val="0"/>
                <w:noProof/>
                <w:lang w:eastAsia="en-GB"/>
              </w:rPr>
              <w:tab/>
            </w:r>
            <w:r w:rsidR="00355F62" w:rsidRPr="003461F4">
              <w:rPr>
                <w:rStyle w:val="Hyperlink"/>
                <w:noProof/>
              </w:rPr>
              <w:t>Literature review</w:t>
            </w:r>
            <w:r w:rsidR="00355F62">
              <w:rPr>
                <w:noProof/>
                <w:webHidden/>
              </w:rPr>
              <w:tab/>
            </w:r>
            <w:r w:rsidR="00355F62">
              <w:rPr>
                <w:noProof/>
                <w:webHidden/>
              </w:rPr>
              <w:fldChar w:fldCharType="begin"/>
            </w:r>
            <w:r w:rsidR="00355F62">
              <w:rPr>
                <w:noProof/>
                <w:webHidden/>
              </w:rPr>
              <w:instrText xml:space="preserve"> PAGEREF _Toc180081485 \h </w:instrText>
            </w:r>
            <w:r w:rsidR="00355F62">
              <w:rPr>
                <w:noProof/>
                <w:webHidden/>
              </w:rPr>
            </w:r>
            <w:r w:rsidR="00355F62">
              <w:rPr>
                <w:noProof/>
                <w:webHidden/>
              </w:rPr>
              <w:fldChar w:fldCharType="separate"/>
            </w:r>
            <w:r w:rsidR="00355F62">
              <w:rPr>
                <w:noProof/>
                <w:webHidden/>
              </w:rPr>
              <w:t>10</w:t>
            </w:r>
            <w:r w:rsidR="00355F62">
              <w:rPr>
                <w:noProof/>
                <w:webHidden/>
              </w:rPr>
              <w:fldChar w:fldCharType="end"/>
            </w:r>
          </w:hyperlink>
        </w:p>
        <w:p w14:paraId="53506FF0" w14:textId="7717049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6" w:history="1">
            <w:r w:rsidR="00355F62" w:rsidRPr="003461F4">
              <w:rPr>
                <w:rStyle w:val="Hyperlink"/>
                <w:noProof/>
              </w:rPr>
              <w:t>3.</w:t>
            </w:r>
            <w:r w:rsidR="00355F62">
              <w:rPr>
                <w:rFonts w:eastAsiaTheme="minorEastAsia" w:cstheme="minorBidi"/>
                <w:b w:val="0"/>
                <w:bCs w:val="0"/>
                <w:i w:val="0"/>
                <w:iCs w:val="0"/>
                <w:noProof/>
                <w:lang w:eastAsia="en-GB"/>
              </w:rPr>
              <w:tab/>
            </w:r>
            <w:r w:rsidR="00355F62" w:rsidRPr="003461F4">
              <w:rPr>
                <w:rStyle w:val="Hyperlink"/>
                <w:noProof/>
              </w:rPr>
              <w:t>Research Design</w:t>
            </w:r>
            <w:r w:rsidR="00355F62">
              <w:rPr>
                <w:noProof/>
                <w:webHidden/>
              </w:rPr>
              <w:tab/>
            </w:r>
            <w:r w:rsidR="00355F62">
              <w:rPr>
                <w:noProof/>
                <w:webHidden/>
              </w:rPr>
              <w:fldChar w:fldCharType="begin"/>
            </w:r>
            <w:r w:rsidR="00355F62">
              <w:rPr>
                <w:noProof/>
                <w:webHidden/>
              </w:rPr>
              <w:instrText xml:space="preserve"> PAGEREF _Toc180081486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4FE33DA7" w14:textId="27AA2E2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7" w:history="1">
            <w:r w:rsidR="00355F62" w:rsidRPr="003461F4">
              <w:rPr>
                <w:rStyle w:val="Hyperlink"/>
                <w:noProof/>
              </w:rPr>
              <w:t>3.1.</w:t>
            </w:r>
            <w:r w:rsidR="00355F62">
              <w:rPr>
                <w:rFonts w:eastAsiaTheme="minorEastAsia" w:cstheme="minorBidi"/>
                <w:b w:val="0"/>
                <w:bCs w:val="0"/>
                <w:noProof/>
                <w:sz w:val="24"/>
                <w:szCs w:val="24"/>
                <w:lang w:eastAsia="en-GB"/>
              </w:rPr>
              <w:tab/>
            </w:r>
            <w:r w:rsidR="00355F62" w:rsidRPr="003461F4">
              <w:rPr>
                <w:rStyle w:val="Hyperlink"/>
                <w:noProof/>
              </w:rPr>
              <w:t>Research Questions</w:t>
            </w:r>
            <w:r w:rsidR="00355F62">
              <w:rPr>
                <w:noProof/>
                <w:webHidden/>
              </w:rPr>
              <w:tab/>
            </w:r>
            <w:r w:rsidR="00355F62">
              <w:rPr>
                <w:noProof/>
                <w:webHidden/>
              </w:rPr>
              <w:fldChar w:fldCharType="begin"/>
            </w:r>
            <w:r w:rsidR="00355F62">
              <w:rPr>
                <w:noProof/>
                <w:webHidden/>
              </w:rPr>
              <w:instrText xml:space="preserve"> PAGEREF _Toc180081487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5BC105FC" w14:textId="24AD8EF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8" w:history="1">
            <w:r w:rsidR="00355F62" w:rsidRPr="003461F4">
              <w:rPr>
                <w:rStyle w:val="Hyperlink"/>
                <w:noProof/>
              </w:rPr>
              <w:t>3.2.</w:t>
            </w:r>
            <w:r w:rsidR="00355F62">
              <w:rPr>
                <w:rFonts w:eastAsiaTheme="minorEastAsia" w:cstheme="minorBidi"/>
                <w:b w:val="0"/>
                <w:bCs w:val="0"/>
                <w:noProof/>
                <w:sz w:val="24"/>
                <w:szCs w:val="24"/>
                <w:lang w:eastAsia="en-GB"/>
              </w:rPr>
              <w:tab/>
            </w:r>
            <w:r w:rsidR="00355F62" w:rsidRPr="003461F4">
              <w:rPr>
                <w:rStyle w:val="Hyperlink"/>
                <w:noProof/>
              </w:rPr>
              <w:t>Defining the prototype</w:t>
            </w:r>
            <w:r w:rsidR="00355F62">
              <w:rPr>
                <w:noProof/>
                <w:webHidden/>
              </w:rPr>
              <w:tab/>
            </w:r>
            <w:r w:rsidR="00355F62">
              <w:rPr>
                <w:noProof/>
                <w:webHidden/>
              </w:rPr>
              <w:fldChar w:fldCharType="begin"/>
            </w:r>
            <w:r w:rsidR="00355F62">
              <w:rPr>
                <w:noProof/>
                <w:webHidden/>
              </w:rPr>
              <w:instrText xml:space="preserve"> PAGEREF _Toc180081488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170F77FB" w14:textId="1BD4D13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9" w:history="1">
            <w:r w:rsidR="00355F62" w:rsidRPr="003461F4">
              <w:rPr>
                <w:rStyle w:val="Hyperlink"/>
                <w:noProof/>
              </w:rPr>
              <w:t>3.3.</w:t>
            </w:r>
            <w:r w:rsidR="00355F62">
              <w:rPr>
                <w:rFonts w:eastAsiaTheme="minorEastAsia" w:cstheme="minorBidi"/>
                <w:b w:val="0"/>
                <w:bCs w:val="0"/>
                <w:noProof/>
                <w:sz w:val="24"/>
                <w:szCs w:val="24"/>
                <w:lang w:eastAsia="en-GB"/>
              </w:rPr>
              <w:tab/>
            </w:r>
            <w:r w:rsidR="00355F62" w:rsidRPr="003461F4">
              <w:rPr>
                <w:rStyle w:val="Hyperlink"/>
                <w:noProof/>
              </w:rPr>
              <w:t>Infrastructure</w:t>
            </w:r>
            <w:r w:rsidR="00355F62">
              <w:rPr>
                <w:noProof/>
                <w:webHidden/>
              </w:rPr>
              <w:tab/>
            </w:r>
            <w:r w:rsidR="00355F62">
              <w:rPr>
                <w:noProof/>
                <w:webHidden/>
              </w:rPr>
              <w:fldChar w:fldCharType="begin"/>
            </w:r>
            <w:r w:rsidR="00355F62">
              <w:rPr>
                <w:noProof/>
                <w:webHidden/>
              </w:rPr>
              <w:instrText xml:space="preserve"> PAGEREF _Toc180081489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77A8D15" w14:textId="7BFF4A36" w:rsidR="00355F62" w:rsidRDefault="00000000">
          <w:pPr>
            <w:pStyle w:val="TOC3"/>
            <w:tabs>
              <w:tab w:val="left" w:pos="1440"/>
              <w:tab w:val="right" w:pos="9628"/>
            </w:tabs>
            <w:rPr>
              <w:rFonts w:eastAsiaTheme="minorEastAsia" w:cstheme="minorBidi"/>
              <w:noProof/>
              <w:sz w:val="24"/>
              <w:szCs w:val="24"/>
              <w:lang w:eastAsia="en-GB"/>
            </w:rPr>
          </w:pPr>
          <w:hyperlink w:anchor="_Toc180081490" w:history="1">
            <w:r w:rsidR="00355F62" w:rsidRPr="003461F4">
              <w:rPr>
                <w:rStyle w:val="Hyperlink"/>
                <w:noProof/>
              </w:rPr>
              <w:t>3.3.1.</w:t>
            </w:r>
            <w:r w:rsidR="00355F62">
              <w:rPr>
                <w:rFonts w:eastAsiaTheme="minorEastAsia" w:cstheme="minorBidi"/>
                <w:noProof/>
                <w:sz w:val="24"/>
                <w:szCs w:val="24"/>
                <w:lang w:eastAsia="en-GB"/>
              </w:rPr>
              <w:tab/>
            </w:r>
            <w:r w:rsidR="00355F62" w:rsidRPr="003461F4">
              <w:rPr>
                <w:rStyle w:val="Hyperlink"/>
                <w:noProof/>
              </w:rPr>
              <w:t>Hyperledger Fabric installation</w:t>
            </w:r>
            <w:r w:rsidR="00355F62">
              <w:rPr>
                <w:noProof/>
                <w:webHidden/>
              </w:rPr>
              <w:tab/>
            </w:r>
            <w:r w:rsidR="00355F62">
              <w:rPr>
                <w:noProof/>
                <w:webHidden/>
              </w:rPr>
              <w:fldChar w:fldCharType="begin"/>
            </w:r>
            <w:r w:rsidR="00355F62">
              <w:rPr>
                <w:noProof/>
                <w:webHidden/>
              </w:rPr>
              <w:instrText xml:space="preserve"> PAGEREF _Toc180081490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383419C" w14:textId="245F0C52" w:rsidR="00355F62" w:rsidRDefault="00000000">
          <w:pPr>
            <w:pStyle w:val="TOC3"/>
            <w:tabs>
              <w:tab w:val="left" w:pos="1440"/>
              <w:tab w:val="right" w:pos="9628"/>
            </w:tabs>
            <w:rPr>
              <w:rFonts w:eastAsiaTheme="minorEastAsia" w:cstheme="minorBidi"/>
              <w:noProof/>
              <w:sz w:val="24"/>
              <w:szCs w:val="24"/>
              <w:lang w:eastAsia="en-GB"/>
            </w:rPr>
          </w:pPr>
          <w:hyperlink w:anchor="_Toc180081491" w:history="1">
            <w:r w:rsidR="00355F62" w:rsidRPr="003461F4">
              <w:rPr>
                <w:rStyle w:val="Hyperlink"/>
                <w:noProof/>
              </w:rPr>
              <w:t>3.3.2.</w:t>
            </w:r>
            <w:r w:rsidR="00355F62">
              <w:rPr>
                <w:rFonts w:eastAsiaTheme="minorEastAsia" w:cstheme="minorBidi"/>
                <w:noProof/>
                <w:sz w:val="24"/>
                <w:szCs w:val="24"/>
                <w:lang w:eastAsia="en-GB"/>
              </w:rPr>
              <w:tab/>
            </w:r>
            <w:r w:rsidR="00355F62" w:rsidRPr="003461F4">
              <w:rPr>
                <w:rStyle w:val="Hyperlink"/>
                <w:noProof/>
              </w:rPr>
              <w:t>Smart-contract installation (deploy)</w:t>
            </w:r>
            <w:r w:rsidR="00355F62">
              <w:rPr>
                <w:noProof/>
                <w:webHidden/>
              </w:rPr>
              <w:tab/>
            </w:r>
            <w:r w:rsidR="00355F62">
              <w:rPr>
                <w:noProof/>
                <w:webHidden/>
              </w:rPr>
              <w:fldChar w:fldCharType="begin"/>
            </w:r>
            <w:r w:rsidR="00355F62">
              <w:rPr>
                <w:noProof/>
                <w:webHidden/>
              </w:rPr>
              <w:instrText xml:space="preserve"> PAGEREF _Toc180081491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1D78D57E" w14:textId="6F2828AD"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92" w:history="1">
            <w:r w:rsidR="00355F62" w:rsidRPr="003461F4">
              <w:rPr>
                <w:rStyle w:val="Hyperlink"/>
                <w:noProof/>
              </w:rPr>
              <w:t>4.</w:t>
            </w:r>
            <w:r w:rsidR="00355F62">
              <w:rPr>
                <w:rFonts w:eastAsiaTheme="minorEastAsia" w:cstheme="minorBidi"/>
                <w:b w:val="0"/>
                <w:bCs w:val="0"/>
                <w:i w:val="0"/>
                <w:iCs w:val="0"/>
                <w:noProof/>
                <w:lang w:eastAsia="en-GB"/>
              </w:rPr>
              <w:tab/>
            </w:r>
            <w:r w:rsidR="00355F62" w:rsidRPr="003461F4">
              <w:rPr>
                <w:rStyle w:val="Hyperlink"/>
                <w:noProof/>
              </w:rPr>
              <w:t>Prototype Setup</w:t>
            </w:r>
            <w:r w:rsidR="00355F62">
              <w:rPr>
                <w:noProof/>
                <w:webHidden/>
              </w:rPr>
              <w:tab/>
            </w:r>
            <w:r w:rsidR="00355F62">
              <w:rPr>
                <w:noProof/>
                <w:webHidden/>
              </w:rPr>
              <w:fldChar w:fldCharType="begin"/>
            </w:r>
            <w:r w:rsidR="00355F62">
              <w:rPr>
                <w:noProof/>
                <w:webHidden/>
              </w:rPr>
              <w:instrText xml:space="preserve"> PAGEREF _Toc180081492 \h </w:instrText>
            </w:r>
            <w:r w:rsidR="00355F62">
              <w:rPr>
                <w:noProof/>
                <w:webHidden/>
              </w:rPr>
            </w:r>
            <w:r w:rsidR="00355F62">
              <w:rPr>
                <w:noProof/>
                <w:webHidden/>
              </w:rPr>
              <w:fldChar w:fldCharType="separate"/>
            </w:r>
            <w:r w:rsidR="00355F62">
              <w:rPr>
                <w:noProof/>
                <w:webHidden/>
              </w:rPr>
              <w:t>17</w:t>
            </w:r>
            <w:r w:rsidR="00355F62">
              <w:rPr>
                <w:noProof/>
                <w:webHidden/>
              </w:rPr>
              <w:fldChar w:fldCharType="end"/>
            </w:r>
          </w:hyperlink>
        </w:p>
        <w:p w14:paraId="3FA2F1C1" w14:textId="4CA4F721"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3" w:history="1">
            <w:r w:rsidR="00355F62" w:rsidRPr="003461F4">
              <w:rPr>
                <w:rStyle w:val="Hyperlink"/>
                <w:noProof/>
              </w:rPr>
              <w:t>4.1.</w:t>
            </w:r>
            <w:r w:rsidR="00355F62">
              <w:rPr>
                <w:rFonts w:eastAsiaTheme="minorEastAsia" w:cstheme="minorBidi"/>
                <w:b w:val="0"/>
                <w:bCs w:val="0"/>
                <w:noProof/>
                <w:sz w:val="24"/>
                <w:szCs w:val="24"/>
                <w:lang w:eastAsia="en-GB"/>
              </w:rPr>
              <w:tab/>
            </w:r>
            <w:r w:rsidR="00355F62" w:rsidRPr="003461F4">
              <w:rPr>
                <w:rStyle w:val="Hyperlink"/>
                <w:noProof/>
              </w:rPr>
              <w:t>Zero Knowledge Proof</w:t>
            </w:r>
            <w:r w:rsidR="00355F62">
              <w:rPr>
                <w:noProof/>
                <w:webHidden/>
              </w:rPr>
              <w:tab/>
            </w:r>
            <w:r w:rsidR="00355F62">
              <w:rPr>
                <w:noProof/>
                <w:webHidden/>
              </w:rPr>
              <w:fldChar w:fldCharType="begin"/>
            </w:r>
            <w:r w:rsidR="00355F62">
              <w:rPr>
                <w:noProof/>
                <w:webHidden/>
              </w:rPr>
              <w:instrText xml:space="preserve"> PAGEREF _Toc180081493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69214EAE" w14:textId="2BE39BEA" w:rsidR="00355F62" w:rsidRDefault="00000000">
          <w:pPr>
            <w:pStyle w:val="TOC3"/>
            <w:tabs>
              <w:tab w:val="left" w:pos="1440"/>
              <w:tab w:val="right" w:pos="9628"/>
            </w:tabs>
            <w:rPr>
              <w:rFonts w:eastAsiaTheme="minorEastAsia" w:cstheme="minorBidi"/>
              <w:noProof/>
              <w:sz w:val="24"/>
              <w:szCs w:val="24"/>
              <w:lang w:eastAsia="en-GB"/>
            </w:rPr>
          </w:pPr>
          <w:hyperlink w:anchor="_Toc180081494" w:history="1">
            <w:r w:rsidR="00355F62" w:rsidRPr="003461F4">
              <w:rPr>
                <w:rStyle w:val="Hyperlink"/>
                <w:noProof/>
              </w:rPr>
              <w:t>4.1.1.</w:t>
            </w:r>
            <w:r w:rsidR="00355F62">
              <w:rPr>
                <w:rFonts w:eastAsiaTheme="minorEastAsia" w:cstheme="minorBidi"/>
                <w:noProof/>
                <w:sz w:val="24"/>
                <w:szCs w:val="24"/>
                <w:lang w:eastAsia="en-GB"/>
              </w:rPr>
              <w:tab/>
            </w:r>
            <w:r w:rsidR="00355F62" w:rsidRPr="003461F4">
              <w:rPr>
                <w:rStyle w:val="Hyperlink"/>
                <w:noProof/>
              </w:rPr>
              <w:t>Implementation</w:t>
            </w:r>
            <w:r w:rsidR="00355F62">
              <w:rPr>
                <w:noProof/>
                <w:webHidden/>
              </w:rPr>
              <w:tab/>
            </w:r>
            <w:r w:rsidR="00355F62">
              <w:rPr>
                <w:noProof/>
                <w:webHidden/>
              </w:rPr>
              <w:fldChar w:fldCharType="begin"/>
            </w:r>
            <w:r w:rsidR="00355F62">
              <w:rPr>
                <w:noProof/>
                <w:webHidden/>
              </w:rPr>
              <w:instrText xml:space="preserve"> PAGEREF _Toc180081494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3DD453AF" w14:textId="2081092D" w:rsidR="00355F62" w:rsidRDefault="00000000">
          <w:pPr>
            <w:pStyle w:val="TOC3"/>
            <w:tabs>
              <w:tab w:val="left" w:pos="1440"/>
              <w:tab w:val="right" w:pos="9628"/>
            </w:tabs>
            <w:rPr>
              <w:rFonts w:eastAsiaTheme="minorEastAsia" w:cstheme="minorBidi"/>
              <w:noProof/>
              <w:sz w:val="24"/>
              <w:szCs w:val="24"/>
              <w:lang w:eastAsia="en-GB"/>
            </w:rPr>
          </w:pPr>
          <w:hyperlink w:anchor="_Toc180081495" w:history="1">
            <w:r w:rsidR="00355F62" w:rsidRPr="003461F4">
              <w:rPr>
                <w:rStyle w:val="Hyperlink"/>
                <w:noProof/>
              </w:rPr>
              <w:t>4.1.2.</w:t>
            </w:r>
            <w:r w:rsidR="00355F62">
              <w:rPr>
                <w:rFonts w:eastAsiaTheme="minorEastAsia" w:cstheme="minorBidi"/>
                <w:noProof/>
                <w:sz w:val="24"/>
                <w:szCs w:val="24"/>
                <w:lang w:eastAsia="en-GB"/>
              </w:rPr>
              <w:tab/>
            </w:r>
            <w:r w:rsidR="00355F62" w:rsidRPr="003461F4">
              <w:rPr>
                <w:rStyle w:val="Hyperlink"/>
                <w:noProof/>
              </w:rPr>
              <w:t>Circuit definition</w:t>
            </w:r>
            <w:r w:rsidR="00355F62">
              <w:rPr>
                <w:noProof/>
                <w:webHidden/>
              </w:rPr>
              <w:tab/>
            </w:r>
            <w:r w:rsidR="00355F62">
              <w:rPr>
                <w:noProof/>
                <w:webHidden/>
              </w:rPr>
              <w:fldChar w:fldCharType="begin"/>
            </w:r>
            <w:r w:rsidR="00355F62">
              <w:rPr>
                <w:noProof/>
                <w:webHidden/>
              </w:rPr>
              <w:instrText xml:space="preserve"> PAGEREF _Toc180081495 \h </w:instrText>
            </w:r>
            <w:r w:rsidR="00355F62">
              <w:rPr>
                <w:noProof/>
                <w:webHidden/>
              </w:rPr>
            </w:r>
            <w:r w:rsidR="00355F62">
              <w:rPr>
                <w:noProof/>
                <w:webHidden/>
              </w:rPr>
              <w:fldChar w:fldCharType="separate"/>
            </w:r>
            <w:r w:rsidR="00355F62">
              <w:rPr>
                <w:noProof/>
                <w:webHidden/>
              </w:rPr>
              <w:t>19</w:t>
            </w:r>
            <w:r w:rsidR="00355F62">
              <w:rPr>
                <w:noProof/>
                <w:webHidden/>
              </w:rPr>
              <w:fldChar w:fldCharType="end"/>
            </w:r>
          </w:hyperlink>
        </w:p>
        <w:p w14:paraId="159B3EB0" w14:textId="0F6ED620"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6" w:history="1">
            <w:r w:rsidR="00355F62" w:rsidRPr="003461F4">
              <w:rPr>
                <w:rStyle w:val="Hyperlink"/>
                <w:noProof/>
              </w:rPr>
              <w:t>4.2.</w:t>
            </w:r>
            <w:r w:rsidR="00355F62">
              <w:rPr>
                <w:rFonts w:eastAsiaTheme="minorEastAsia" w:cstheme="minorBidi"/>
                <w:b w:val="0"/>
                <w:bCs w:val="0"/>
                <w:noProof/>
                <w:sz w:val="24"/>
                <w:szCs w:val="24"/>
                <w:lang w:eastAsia="en-GB"/>
              </w:rPr>
              <w:tab/>
            </w:r>
            <w:r w:rsidR="00355F62" w:rsidRPr="003461F4">
              <w:rPr>
                <w:rStyle w:val="Hyperlink"/>
                <w:noProof/>
              </w:rPr>
              <w:t>SnarkJS installation set-up process</w:t>
            </w:r>
            <w:r w:rsidR="00355F62">
              <w:rPr>
                <w:noProof/>
                <w:webHidden/>
              </w:rPr>
              <w:tab/>
            </w:r>
            <w:r w:rsidR="00355F62">
              <w:rPr>
                <w:noProof/>
                <w:webHidden/>
              </w:rPr>
              <w:fldChar w:fldCharType="begin"/>
            </w:r>
            <w:r w:rsidR="00355F62">
              <w:rPr>
                <w:noProof/>
                <w:webHidden/>
              </w:rPr>
              <w:instrText xml:space="preserve"> PAGEREF _Toc180081496 \h </w:instrText>
            </w:r>
            <w:r w:rsidR="00355F62">
              <w:rPr>
                <w:noProof/>
                <w:webHidden/>
              </w:rPr>
            </w:r>
            <w:r w:rsidR="00355F62">
              <w:rPr>
                <w:noProof/>
                <w:webHidden/>
              </w:rPr>
              <w:fldChar w:fldCharType="separate"/>
            </w:r>
            <w:r w:rsidR="00355F62">
              <w:rPr>
                <w:noProof/>
                <w:webHidden/>
              </w:rPr>
              <w:t>20</w:t>
            </w:r>
            <w:r w:rsidR="00355F62">
              <w:rPr>
                <w:noProof/>
                <w:webHidden/>
              </w:rPr>
              <w:fldChar w:fldCharType="end"/>
            </w:r>
          </w:hyperlink>
        </w:p>
        <w:p w14:paraId="7FC09ECE" w14:textId="2BD54C0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7" w:history="1">
            <w:r w:rsidR="00355F62" w:rsidRPr="003461F4">
              <w:rPr>
                <w:rStyle w:val="Hyperlink"/>
                <w:noProof/>
              </w:rPr>
              <w:t>4.3.</w:t>
            </w:r>
            <w:r w:rsidR="00355F62">
              <w:rPr>
                <w:rFonts w:eastAsiaTheme="minorEastAsia" w:cstheme="minorBidi"/>
                <w:b w:val="0"/>
                <w:bCs w:val="0"/>
                <w:noProof/>
                <w:sz w:val="24"/>
                <w:szCs w:val="24"/>
                <w:lang w:eastAsia="en-GB"/>
              </w:rPr>
              <w:tab/>
            </w:r>
            <w:r w:rsidR="00355F62" w:rsidRPr="003461F4">
              <w:rPr>
                <w:rStyle w:val="Hyperlink"/>
                <w:noProof/>
              </w:rPr>
              <w:t>Smart-contract Application</w:t>
            </w:r>
            <w:r w:rsidR="00355F62">
              <w:rPr>
                <w:noProof/>
                <w:webHidden/>
              </w:rPr>
              <w:tab/>
            </w:r>
            <w:r w:rsidR="00355F62">
              <w:rPr>
                <w:noProof/>
                <w:webHidden/>
              </w:rPr>
              <w:fldChar w:fldCharType="begin"/>
            </w:r>
            <w:r w:rsidR="00355F62">
              <w:rPr>
                <w:noProof/>
                <w:webHidden/>
              </w:rPr>
              <w:instrText xml:space="preserve"> PAGEREF _Toc180081497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B993FDF" w14:textId="200983BF" w:rsidR="00355F62" w:rsidRDefault="00000000">
          <w:pPr>
            <w:pStyle w:val="TOC3"/>
            <w:tabs>
              <w:tab w:val="left" w:pos="1440"/>
              <w:tab w:val="right" w:pos="9628"/>
            </w:tabs>
            <w:rPr>
              <w:rFonts w:eastAsiaTheme="minorEastAsia" w:cstheme="minorBidi"/>
              <w:noProof/>
              <w:sz w:val="24"/>
              <w:szCs w:val="24"/>
              <w:lang w:eastAsia="en-GB"/>
            </w:rPr>
          </w:pPr>
          <w:hyperlink w:anchor="_Toc180081498" w:history="1">
            <w:r w:rsidR="00355F62" w:rsidRPr="003461F4">
              <w:rPr>
                <w:rStyle w:val="Hyperlink"/>
                <w:noProof/>
              </w:rPr>
              <w:t>4.3.1.</w:t>
            </w:r>
            <w:r w:rsidR="00355F62">
              <w:rPr>
                <w:rFonts w:eastAsiaTheme="minorEastAsia" w:cstheme="minorBidi"/>
                <w:noProof/>
                <w:sz w:val="24"/>
                <w:szCs w:val="24"/>
                <w:lang w:eastAsia="en-GB"/>
              </w:rPr>
              <w:tab/>
            </w:r>
            <w:r w:rsidR="00355F62" w:rsidRPr="003461F4">
              <w:rPr>
                <w:rStyle w:val="Hyperlink"/>
                <w:noProof/>
              </w:rPr>
              <w:t>Apartment Smart Contract</w:t>
            </w:r>
            <w:r w:rsidR="00355F62">
              <w:rPr>
                <w:noProof/>
                <w:webHidden/>
              </w:rPr>
              <w:tab/>
            </w:r>
            <w:r w:rsidR="00355F62">
              <w:rPr>
                <w:noProof/>
                <w:webHidden/>
              </w:rPr>
              <w:fldChar w:fldCharType="begin"/>
            </w:r>
            <w:r w:rsidR="00355F62">
              <w:rPr>
                <w:noProof/>
                <w:webHidden/>
              </w:rPr>
              <w:instrText xml:space="preserve"> PAGEREF _Toc180081498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61340B3A" w14:textId="04314C42" w:rsidR="00355F62" w:rsidRDefault="00000000">
          <w:pPr>
            <w:pStyle w:val="TOC3"/>
            <w:tabs>
              <w:tab w:val="left" w:pos="1440"/>
              <w:tab w:val="right" w:pos="9628"/>
            </w:tabs>
            <w:rPr>
              <w:rFonts w:eastAsiaTheme="minorEastAsia" w:cstheme="minorBidi"/>
              <w:noProof/>
              <w:sz w:val="24"/>
              <w:szCs w:val="24"/>
              <w:lang w:eastAsia="en-GB"/>
            </w:rPr>
          </w:pPr>
          <w:hyperlink w:anchor="_Toc180081499" w:history="1">
            <w:r w:rsidR="00355F62" w:rsidRPr="003461F4">
              <w:rPr>
                <w:rStyle w:val="Hyperlink"/>
                <w:noProof/>
              </w:rPr>
              <w:t>4.3.2.</w:t>
            </w:r>
            <w:r w:rsidR="00355F62">
              <w:rPr>
                <w:rFonts w:eastAsiaTheme="minorEastAsia" w:cstheme="minorBidi"/>
                <w:noProof/>
                <w:sz w:val="24"/>
                <w:szCs w:val="24"/>
                <w:lang w:eastAsia="en-GB"/>
              </w:rPr>
              <w:tab/>
            </w:r>
            <w:r w:rsidR="00355F62" w:rsidRPr="003461F4">
              <w:rPr>
                <w:rStyle w:val="Hyperlink"/>
                <w:noProof/>
              </w:rPr>
              <w:t>Energy Smart Contract</w:t>
            </w:r>
            <w:r w:rsidR="00355F62">
              <w:rPr>
                <w:noProof/>
                <w:webHidden/>
              </w:rPr>
              <w:tab/>
            </w:r>
            <w:r w:rsidR="00355F62">
              <w:rPr>
                <w:noProof/>
                <w:webHidden/>
              </w:rPr>
              <w:fldChar w:fldCharType="begin"/>
            </w:r>
            <w:r w:rsidR="00355F62">
              <w:rPr>
                <w:noProof/>
                <w:webHidden/>
              </w:rPr>
              <w:instrText xml:space="preserve"> PAGEREF _Toc180081499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249F9946" w14:textId="66415131" w:rsidR="00355F62" w:rsidRDefault="00000000">
          <w:pPr>
            <w:pStyle w:val="TOC3"/>
            <w:tabs>
              <w:tab w:val="left" w:pos="1440"/>
              <w:tab w:val="right" w:pos="9628"/>
            </w:tabs>
            <w:rPr>
              <w:rFonts w:eastAsiaTheme="minorEastAsia" w:cstheme="minorBidi"/>
              <w:noProof/>
              <w:sz w:val="24"/>
              <w:szCs w:val="24"/>
              <w:lang w:eastAsia="en-GB"/>
            </w:rPr>
          </w:pPr>
          <w:hyperlink w:anchor="_Toc180081500" w:history="1">
            <w:r w:rsidR="00355F62" w:rsidRPr="003461F4">
              <w:rPr>
                <w:rStyle w:val="Hyperlink"/>
                <w:noProof/>
              </w:rPr>
              <w:t>4.3.3.</w:t>
            </w:r>
            <w:r w:rsidR="00355F62">
              <w:rPr>
                <w:rFonts w:eastAsiaTheme="minorEastAsia" w:cstheme="minorBidi"/>
                <w:noProof/>
                <w:sz w:val="24"/>
                <w:szCs w:val="24"/>
                <w:lang w:eastAsia="en-GB"/>
              </w:rPr>
              <w:tab/>
            </w:r>
            <w:r w:rsidR="00355F62" w:rsidRPr="003461F4">
              <w:rPr>
                <w:rStyle w:val="Hyperlink"/>
                <w:noProof/>
              </w:rPr>
              <w:t>Common for both Smart Contract</w:t>
            </w:r>
            <w:r w:rsidR="00355F62">
              <w:rPr>
                <w:noProof/>
                <w:webHidden/>
              </w:rPr>
              <w:tab/>
            </w:r>
            <w:r w:rsidR="00355F62">
              <w:rPr>
                <w:noProof/>
                <w:webHidden/>
              </w:rPr>
              <w:fldChar w:fldCharType="begin"/>
            </w:r>
            <w:r w:rsidR="00355F62">
              <w:rPr>
                <w:noProof/>
                <w:webHidden/>
              </w:rPr>
              <w:instrText xml:space="preserve"> PAGEREF _Toc180081500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9C7C6CF" w14:textId="00090DE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1" w:history="1">
            <w:r w:rsidR="00355F62" w:rsidRPr="003461F4">
              <w:rPr>
                <w:rStyle w:val="Hyperlink"/>
                <w:noProof/>
              </w:rPr>
              <w:t>4.4.</w:t>
            </w:r>
            <w:r w:rsidR="00355F62">
              <w:rPr>
                <w:rFonts w:eastAsiaTheme="minorEastAsia" w:cstheme="minorBidi"/>
                <w:b w:val="0"/>
                <w:bCs w:val="0"/>
                <w:noProof/>
                <w:sz w:val="24"/>
                <w:szCs w:val="24"/>
                <w:lang w:eastAsia="en-GB"/>
              </w:rPr>
              <w:tab/>
            </w:r>
            <w:r w:rsidR="00355F62" w:rsidRPr="003461F4">
              <w:rPr>
                <w:rStyle w:val="Hyperlink"/>
                <w:noProof/>
              </w:rPr>
              <w:t>TypeScript Applications</w:t>
            </w:r>
            <w:r w:rsidR="00355F62">
              <w:rPr>
                <w:noProof/>
                <w:webHidden/>
              </w:rPr>
              <w:tab/>
            </w:r>
            <w:r w:rsidR="00355F62">
              <w:rPr>
                <w:noProof/>
                <w:webHidden/>
              </w:rPr>
              <w:fldChar w:fldCharType="begin"/>
            </w:r>
            <w:r w:rsidR="00355F62">
              <w:rPr>
                <w:noProof/>
                <w:webHidden/>
              </w:rPr>
              <w:instrText xml:space="preserve"> PAGEREF _Toc180081501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2022A567" w14:textId="7BC4EECF" w:rsidR="00355F62" w:rsidRDefault="00000000">
          <w:pPr>
            <w:pStyle w:val="TOC3"/>
            <w:tabs>
              <w:tab w:val="left" w:pos="1440"/>
              <w:tab w:val="right" w:pos="9628"/>
            </w:tabs>
            <w:rPr>
              <w:rFonts w:eastAsiaTheme="minorEastAsia" w:cstheme="minorBidi"/>
              <w:noProof/>
              <w:sz w:val="24"/>
              <w:szCs w:val="24"/>
              <w:lang w:eastAsia="en-GB"/>
            </w:rPr>
          </w:pPr>
          <w:hyperlink w:anchor="_Toc180081502" w:history="1">
            <w:r w:rsidR="00355F62" w:rsidRPr="003461F4">
              <w:rPr>
                <w:rStyle w:val="Hyperlink"/>
                <w:noProof/>
              </w:rPr>
              <w:t>4.4.1.</w:t>
            </w:r>
            <w:r w:rsidR="00355F62">
              <w:rPr>
                <w:rFonts w:eastAsiaTheme="minorEastAsia" w:cstheme="minorBidi"/>
                <w:noProof/>
                <w:sz w:val="24"/>
                <w:szCs w:val="24"/>
                <w:lang w:eastAsia="en-GB"/>
              </w:rPr>
              <w:tab/>
            </w:r>
            <w:r w:rsidR="00355F62" w:rsidRPr="003461F4">
              <w:rPr>
                <w:rStyle w:val="Hyperlink"/>
                <w:noProof/>
              </w:rPr>
              <w:t>Apartment TypeScript App</w:t>
            </w:r>
            <w:r w:rsidR="00355F62">
              <w:rPr>
                <w:noProof/>
                <w:webHidden/>
              </w:rPr>
              <w:tab/>
            </w:r>
            <w:r w:rsidR="00355F62">
              <w:rPr>
                <w:noProof/>
                <w:webHidden/>
              </w:rPr>
              <w:fldChar w:fldCharType="begin"/>
            </w:r>
            <w:r w:rsidR="00355F62">
              <w:rPr>
                <w:noProof/>
                <w:webHidden/>
              </w:rPr>
              <w:instrText xml:space="preserve"> PAGEREF _Toc180081502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6C302EB7" w14:textId="1EF1783C" w:rsidR="00355F62" w:rsidRDefault="00000000">
          <w:pPr>
            <w:pStyle w:val="TOC3"/>
            <w:tabs>
              <w:tab w:val="left" w:pos="1440"/>
              <w:tab w:val="right" w:pos="9628"/>
            </w:tabs>
            <w:rPr>
              <w:rFonts w:eastAsiaTheme="minorEastAsia" w:cstheme="minorBidi"/>
              <w:noProof/>
              <w:sz w:val="24"/>
              <w:szCs w:val="24"/>
              <w:lang w:eastAsia="en-GB"/>
            </w:rPr>
          </w:pPr>
          <w:hyperlink w:anchor="_Toc180081503" w:history="1">
            <w:r w:rsidR="00355F62" w:rsidRPr="003461F4">
              <w:rPr>
                <w:rStyle w:val="Hyperlink"/>
                <w:noProof/>
              </w:rPr>
              <w:t>4.4.2.</w:t>
            </w:r>
            <w:r w:rsidR="00355F62">
              <w:rPr>
                <w:rFonts w:eastAsiaTheme="minorEastAsia" w:cstheme="minorBidi"/>
                <w:noProof/>
                <w:sz w:val="24"/>
                <w:szCs w:val="24"/>
                <w:lang w:eastAsia="en-GB"/>
              </w:rPr>
              <w:tab/>
            </w:r>
            <w:r w:rsidR="00355F62" w:rsidRPr="003461F4">
              <w:rPr>
                <w:rStyle w:val="Hyperlink"/>
                <w:noProof/>
              </w:rPr>
              <w:t>Energy TypeScript App</w:t>
            </w:r>
            <w:r w:rsidR="00355F62">
              <w:rPr>
                <w:noProof/>
                <w:webHidden/>
              </w:rPr>
              <w:tab/>
            </w:r>
            <w:r w:rsidR="00355F62">
              <w:rPr>
                <w:noProof/>
                <w:webHidden/>
              </w:rPr>
              <w:fldChar w:fldCharType="begin"/>
            </w:r>
            <w:r w:rsidR="00355F62">
              <w:rPr>
                <w:noProof/>
                <w:webHidden/>
              </w:rPr>
              <w:instrText xml:space="preserve"> PAGEREF _Toc180081503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0F7D1B91" w14:textId="0472943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4" w:history="1">
            <w:r w:rsidR="00355F62" w:rsidRPr="003461F4">
              <w:rPr>
                <w:rStyle w:val="Hyperlink"/>
                <w:noProof/>
              </w:rPr>
              <w:t>4.5.</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4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4D975188" w14:textId="6122609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5" w:history="1">
            <w:r w:rsidR="00355F62" w:rsidRPr="003461F4">
              <w:rPr>
                <w:rStyle w:val="Hyperlink"/>
                <w:noProof/>
              </w:rPr>
              <w:t>5.</w:t>
            </w:r>
            <w:r w:rsidR="00355F62">
              <w:rPr>
                <w:rFonts w:eastAsiaTheme="minorEastAsia" w:cstheme="minorBidi"/>
                <w:b w:val="0"/>
                <w:bCs w:val="0"/>
                <w:i w:val="0"/>
                <w:iCs w:val="0"/>
                <w:noProof/>
                <w:lang w:eastAsia="en-GB"/>
              </w:rPr>
              <w:tab/>
            </w:r>
            <w:r w:rsidR="00355F62" w:rsidRPr="003461F4">
              <w:rPr>
                <w:rStyle w:val="Hyperlink"/>
                <w:noProof/>
              </w:rPr>
              <w:t>Prototype Execution</w:t>
            </w:r>
            <w:r w:rsidR="00355F62">
              <w:rPr>
                <w:noProof/>
                <w:webHidden/>
              </w:rPr>
              <w:tab/>
            </w:r>
            <w:r w:rsidR="00355F62">
              <w:rPr>
                <w:noProof/>
                <w:webHidden/>
              </w:rPr>
              <w:fldChar w:fldCharType="begin"/>
            </w:r>
            <w:r w:rsidR="00355F62">
              <w:rPr>
                <w:noProof/>
                <w:webHidden/>
              </w:rPr>
              <w:instrText xml:space="preserve"> PAGEREF _Toc180081505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411FAFAA" w14:textId="285B40D7"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6" w:history="1">
            <w:r w:rsidR="00355F62" w:rsidRPr="003461F4">
              <w:rPr>
                <w:rStyle w:val="Hyperlink"/>
                <w:noProof/>
              </w:rPr>
              <w:t>5.1.</w:t>
            </w:r>
            <w:r w:rsidR="00355F62">
              <w:rPr>
                <w:rFonts w:eastAsiaTheme="minorEastAsia" w:cstheme="minorBidi"/>
                <w:b w:val="0"/>
                <w:bCs w:val="0"/>
                <w:noProof/>
                <w:sz w:val="24"/>
                <w:szCs w:val="24"/>
                <w:lang w:eastAsia="en-GB"/>
              </w:rPr>
              <w:tab/>
            </w:r>
            <w:r w:rsidR="00355F62" w:rsidRPr="003461F4">
              <w:rPr>
                <w:rStyle w:val="Hyperlink"/>
                <w:noProof/>
              </w:rPr>
              <w:t>Explanation</w:t>
            </w:r>
            <w:r w:rsidR="00355F62">
              <w:rPr>
                <w:noProof/>
                <w:webHidden/>
              </w:rPr>
              <w:tab/>
            </w:r>
            <w:r w:rsidR="00355F62">
              <w:rPr>
                <w:noProof/>
                <w:webHidden/>
              </w:rPr>
              <w:fldChar w:fldCharType="begin"/>
            </w:r>
            <w:r w:rsidR="00355F62">
              <w:rPr>
                <w:noProof/>
                <w:webHidden/>
              </w:rPr>
              <w:instrText xml:space="preserve"> PAGEREF _Toc180081506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77A2DDC1" w14:textId="4A3A2D4D"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07" w:history="1">
            <w:r w:rsidR="00355F62" w:rsidRPr="003461F4">
              <w:rPr>
                <w:rStyle w:val="Hyperlink"/>
                <w:noProof/>
              </w:rPr>
              <w:t>5.1.1.</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7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3E221C84" w14:textId="6B772442"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8" w:history="1">
            <w:r w:rsidR="00355F62" w:rsidRPr="003461F4">
              <w:rPr>
                <w:rStyle w:val="Hyperlink"/>
                <w:noProof/>
              </w:rPr>
              <w:t>6.</w:t>
            </w:r>
            <w:r w:rsidR="00355F62">
              <w:rPr>
                <w:rFonts w:eastAsiaTheme="minorEastAsia" w:cstheme="minorBidi"/>
                <w:b w:val="0"/>
                <w:bCs w:val="0"/>
                <w:i w:val="0"/>
                <w:iCs w:val="0"/>
                <w:noProof/>
                <w:lang w:eastAsia="en-GB"/>
              </w:rPr>
              <w:tab/>
            </w:r>
            <w:r w:rsidR="00355F62" w:rsidRPr="003461F4">
              <w:rPr>
                <w:rStyle w:val="Hyperlink"/>
                <w:noProof/>
              </w:rPr>
              <w:t>Results and Discussion</w:t>
            </w:r>
            <w:r w:rsidR="00355F62">
              <w:rPr>
                <w:noProof/>
                <w:webHidden/>
              </w:rPr>
              <w:tab/>
            </w:r>
            <w:r w:rsidR="00355F62">
              <w:rPr>
                <w:noProof/>
                <w:webHidden/>
              </w:rPr>
              <w:fldChar w:fldCharType="begin"/>
            </w:r>
            <w:r w:rsidR="00355F62">
              <w:rPr>
                <w:noProof/>
                <w:webHidden/>
              </w:rPr>
              <w:instrText xml:space="preserve"> PAGEREF _Toc180081508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DACC0E8" w14:textId="7D7FD23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9" w:history="1">
            <w:r w:rsidR="00355F62" w:rsidRPr="003461F4">
              <w:rPr>
                <w:rStyle w:val="Hyperlink"/>
                <w:noProof/>
              </w:rPr>
              <w:t>6.1.</w:t>
            </w:r>
            <w:r w:rsidR="00355F62">
              <w:rPr>
                <w:rFonts w:eastAsiaTheme="minorEastAsia" w:cstheme="minorBidi"/>
                <w:b w:val="0"/>
                <w:bCs w:val="0"/>
                <w:noProof/>
                <w:sz w:val="24"/>
                <w:szCs w:val="24"/>
                <w:lang w:eastAsia="en-GB"/>
              </w:rPr>
              <w:tab/>
            </w:r>
            <w:r w:rsidR="00355F62" w:rsidRPr="003461F4">
              <w:rPr>
                <w:rStyle w:val="Hyperlink"/>
                <w:noProof/>
              </w:rPr>
              <w:t>Results</w:t>
            </w:r>
            <w:r w:rsidR="00355F62">
              <w:rPr>
                <w:noProof/>
                <w:webHidden/>
              </w:rPr>
              <w:tab/>
            </w:r>
            <w:r w:rsidR="00355F62">
              <w:rPr>
                <w:noProof/>
                <w:webHidden/>
              </w:rPr>
              <w:fldChar w:fldCharType="begin"/>
            </w:r>
            <w:r w:rsidR="00355F62">
              <w:rPr>
                <w:noProof/>
                <w:webHidden/>
              </w:rPr>
              <w:instrText xml:space="preserve"> PAGEREF _Toc180081509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7714CAA" w14:textId="32020013"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0" w:history="1">
            <w:r w:rsidR="00355F62" w:rsidRPr="003461F4">
              <w:rPr>
                <w:rStyle w:val="Hyperlink"/>
                <w:noProof/>
              </w:rPr>
              <w:t>6.1.1.</w:t>
            </w:r>
            <w:r w:rsidR="00355F62">
              <w:rPr>
                <w:rFonts w:eastAsiaTheme="minorEastAsia" w:cstheme="minorBidi"/>
                <w:b w:val="0"/>
                <w:bCs w:val="0"/>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0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4096DB11" w14:textId="7B4F256C"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1" w:history="1">
            <w:r w:rsidR="00355F62" w:rsidRPr="003461F4">
              <w:rPr>
                <w:rStyle w:val="Hyperlink"/>
                <w:noProof/>
              </w:rPr>
              <w:t>6.1.2.</w:t>
            </w:r>
            <w:r w:rsidR="00355F62">
              <w:rPr>
                <w:rFonts w:eastAsiaTheme="minorEastAsia" w:cstheme="minorBidi"/>
                <w:b w:val="0"/>
                <w:bCs w:val="0"/>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1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765EF5B0" w14:textId="47AD74B8"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2" w:history="1">
            <w:r w:rsidR="00355F62" w:rsidRPr="003461F4">
              <w:rPr>
                <w:rStyle w:val="Hyperlink"/>
                <w:noProof/>
              </w:rPr>
              <w:t>6.1.3.</w:t>
            </w:r>
            <w:r w:rsidR="00355F62">
              <w:rPr>
                <w:rFonts w:eastAsiaTheme="minorEastAsia" w:cstheme="minorBidi"/>
                <w:b w:val="0"/>
                <w:bCs w:val="0"/>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2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4044AF6" w14:textId="09C6B1C5"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3" w:history="1">
            <w:r w:rsidR="00355F62" w:rsidRPr="003461F4">
              <w:rPr>
                <w:rStyle w:val="Hyperlink"/>
                <w:noProof/>
              </w:rPr>
              <w:t>6.2.</w:t>
            </w:r>
            <w:r w:rsidR="00355F62">
              <w:rPr>
                <w:rFonts w:eastAsiaTheme="minorEastAsia" w:cstheme="minorBidi"/>
                <w:b w:val="0"/>
                <w:bCs w:val="0"/>
                <w:noProof/>
                <w:sz w:val="24"/>
                <w:szCs w:val="24"/>
                <w:lang w:eastAsia="en-GB"/>
              </w:rPr>
              <w:tab/>
            </w:r>
            <w:r w:rsidR="00355F62" w:rsidRPr="003461F4">
              <w:rPr>
                <w:rStyle w:val="Hyperlink"/>
                <w:noProof/>
              </w:rPr>
              <w:t>Discussion</w:t>
            </w:r>
            <w:r w:rsidR="00355F62">
              <w:rPr>
                <w:noProof/>
                <w:webHidden/>
              </w:rPr>
              <w:tab/>
            </w:r>
            <w:r w:rsidR="00355F62">
              <w:rPr>
                <w:noProof/>
                <w:webHidden/>
              </w:rPr>
              <w:fldChar w:fldCharType="begin"/>
            </w:r>
            <w:r w:rsidR="00355F62">
              <w:rPr>
                <w:noProof/>
                <w:webHidden/>
              </w:rPr>
              <w:instrText xml:space="preserve"> PAGEREF _Toc180081513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3BC9A1B" w14:textId="5840DFF9"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4" w:history="1">
            <w:r w:rsidR="00355F62" w:rsidRPr="003461F4">
              <w:rPr>
                <w:rStyle w:val="Hyperlink"/>
                <w:noProof/>
              </w:rPr>
              <w:t>6.2.1.</w:t>
            </w:r>
            <w:r w:rsidR="00355F62">
              <w:rPr>
                <w:rFonts w:eastAsiaTheme="minorEastAsia" w:cstheme="minorBidi"/>
                <w:b w:val="0"/>
                <w:bCs w:val="0"/>
                <w:noProof/>
                <w:sz w:val="24"/>
                <w:szCs w:val="24"/>
                <w:lang w:eastAsia="en-GB"/>
              </w:rPr>
              <w:tab/>
            </w:r>
            <w:r w:rsidR="00355F62" w:rsidRPr="003461F4">
              <w:rPr>
                <w:rStyle w:val="Hyperlink"/>
                <w:noProof/>
              </w:rPr>
              <w:t>Data Analysis</w:t>
            </w:r>
            <w:r w:rsidR="00355F62">
              <w:rPr>
                <w:noProof/>
                <w:webHidden/>
              </w:rPr>
              <w:tab/>
            </w:r>
            <w:r w:rsidR="00355F62">
              <w:rPr>
                <w:noProof/>
                <w:webHidden/>
              </w:rPr>
              <w:fldChar w:fldCharType="begin"/>
            </w:r>
            <w:r w:rsidR="00355F62">
              <w:rPr>
                <w:noProof/>
                <w:webHidden/>
              </w:rPr>
              <w:instrText xml:space="preserve"> PAGEREF _Toc180081514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1570D660" w14:textId="3F4A57C5" w:rsidR="00355F62" w:rsidRDefault="00000000">
          <w:pPr>
            <w:pStyle w:val="TOC3"/>
            <w:tabs>
              <w:tab w:val="left" w:pos="1440"/>
              <w:tab w:val="right" w:pos="9628"/>
            </w:tabs>
            <w:rPr>
              <w:rFonts w:eastAsiaTheme="minorEastAsia" w:cstheme="minorBidi"/>
              <w:noProof/>
              <w:sz w:val="24"/>
              <w:szCs w:val="24"/>
              <w:lang w:eastAsia="en-GB"/>
            </w:rPr>
          </w:pPr>
          <w:hyperlink w:anchor="_Toc180081515" w:history="1">
            <w:r w:rsidR="00355F62" w:rsidRPr="003461F4">
              <w:rPr>
                <w:rStyle w:val="Hyperlink"/>
                <w:noProof/>
              </w:rPr>
              <w:t>6.2.2.</w:t>
            </w:r>
            <w:r w:rsidR="00355F62">
              <w:rPr>
                <w:rFonts w:eastAsiaTheme="minorEastAsia" w:cstheme="minorBidi"/>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5 \h </w:instrText>
            </w:r>
            <w:r w:rsidR="00355F62">
              <w:rPr>
                <w:noProof/>
                <w:webHidden/>
              </w:rPr>
            </w:r>
            <w:r w:rsidR="00355F62">
              <w:rPr>
                <w:noProof/>
                <w:webHidden/>
              </w:rPr>
              <w:fldChar w:fldCharType="separate"/>
            </w:r>
            <w:r w:rsidR="00355F62">
              <w:rPr>
                <w:noProof/>
                <w:webHidden/>
              </w:rPr>
              <w:t>26</w:t>
            </w:r>
            <w:r w:rsidR="00355F62">
              <w:rPr>
                <w:noProof/>
                <w:webHidden/>
              </w:rPr>
              <w:fldChar w:fldCharType="end"/>
            </w:r>
          </w:hyperlink>
        </w:p>
        <w:p w14:paraId="24DCEF2D" w14:textId="40176ECA" w:rsidR="00355F62" w:rsidRDefault="00000000">
          <w:pPr>
            <w:pStyle w:val="TOC3"/>
            <w:tabs>
              <w:tab w:val="left" w:pos="1440"/>
              <w:tab w:val="right" w:pos="9628"/>
            </w:tabs>
            <w:rPr>
              <w:rFonts w:eastAsiaTheme="minorEastAsia" w:cstheme="minorBidi"/>
              <w:noProof/>
              <w:sz w:val="24"/>
              <w:szCs w:val="24"/>
              <w:lang w:eastAsia="en-GB"/>
            </w:rPr>
          </w:pPr>
          <w:hyperlink w:anchor="_Toc180081516" w:history="1">
            <w:r w:rsidR="00355F62" w:rsidRPr="003461F4">
              <w:rPr>
                <w:rStyle w:val="Hyperlink"/>
                <w:noProof/>
              </w:rPr>
              <w:t>6.2.3.</w:t>
            </w:r>
            <w:r w:rsidR="00355F62">
              <w:rPr>
                <w:rFonts w:eastAsiaTheme="minorEastAsia" w:cstheme="minorBidi"/>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6 \h </w:instrText>
            </w:r>
            <w:r w:rsidR="00355F62">
              <w:rPr>
                <w:noProof/>
                <w:webHidden/>
              </w:rPr>
            </w:r>
            <w:r w:rsidR="00355F62">
              <w:rPr>
                <w:noProof/>
                <w:webHidden/>
              </w:rPr>
              <w:fldChar w:fldCharType="separate"/>
            </w:r>
            <w:r w:rsidR="00355F62">
              <w:rPr>
                <w:noProof/>
                <w:webHidden/>
              </w:rPr>
              <w:t>28</w:t>
            </w:r>
            <w:r w:rsidR="00355F62">
              <w:rPr>
                <w:noProof/>
                <w:webHidden/>
              </w:rPr>
              <w:fldChar w:fldCharType="end"/>
            </w:r>
          </w:hyperlink>
        </w:p>
        <w:p w14:paraId="4AD06411" w14:textId="29A23335" w:rsidR="00355F62" w:rsidRDefault="00000000">
          <w:pPr>
            <w:pStyle w:val="TOC3"/>
            <w:tabs>
              <w:tab w:val="left" w:pos="1440"/>
              <w:tab w:val="right" w:pos="9628"/>
            </w:tabs>
            <w:rPr>
              <w:rFonts w:eastAsiaTheme="minorEastAsia" w:cstheme="minorBidi"/>
              <w:noProof/>
              <w:sz w:val="24"/>
              <w:szCs w:val="24"/>
              <w:lang w:eastAsia="en-GB"/>
            </w:rPr>
          </w:pPr>
          <w:hyperlink w:anchor="_Toc180081517" w:history="1">
            <w:r w:rsidR="00355F62" w:rsidRPr="003461F4">
              <w:rPr>
                <w:rStyle w:val="Hyperlink"/>
                <w:noProof/>
              </w:rPr>
              <w:t>6.2.4.</w:t>
            </w:r>
            <w:r w:rsidR="00355F62">
              <w:rPr>
                <w:rFonts w:eastAsiaTheme="minorEastAsia" w:cstheme="minorBidi"/>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7 \h </w:instrText>
            </w:r>
            <w:r w:rsidR="00355F62">
              <w:rPr>
                <w:noProof/>
                <w:webHidden/>
              </w:rPr>
            </w:r>
            <w:r w:rsidR="00355F62">
              <w:rPr>
                <w:noProof/>
                <w:webHidden/>
              </w:rPr>
              <w:fldChar w:fldCharType="separate"/>
            </w:r>
            <w:r w:rsidR="00355F62">
              <w:rPr>
                <w:noProof/>
                <w:webHidden/>
              </w:rPr>
              <w:t>29</w:t>
            </w:r>
            <w:r w:rsidR="00355F62">
              <w:rPr>
                <w:noProof/>
                <w:webHidden/>
              </w:rPr>
              <w:fldChar w:fldCharType="end"/>
            </w:r>
          </w:hyperlink>
        </w:p>
        <w:p w14:paraId="379BCE65" w14:textId="663E228B"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8" w:history="1">
            <w:r w:rsidR="00355F62" w:rsidRPr="003461F4">
              <w:rPr>
                <w:rStyle w:val="Hyperlink"/>
                <w:noProof/>
              </w:rPr>
              <w:t>6.3.</w:t>
            </w:r>
            <w:r w:rsidR="00355F62">
              <w:rPr>
                <w:rFonts w:eastAsiaTheme="minorEastAsia" w:cstheme="minorBidi"/>
                <w:b w:val="0"/>
                <w:bCs w:val="0"/>
                <w:noProof/>
                <w:sz w:val="24"/>
                <w:szCs w:val="24"/>
                <w:lang w:eastAsia="en-GB"/>
              </w:rPr>
              <w:tab/>
            </w:r>
            <w:r w:rsidR="00355F62" w:rsidRPr="003461F4">
              <w:rPr>
                <w:rStyle w:val="Hyperlink"/>
                <w:noProof/>
              </w:rPr>
              <w:t>Research Q1 answer</w:t>
            </w:r>
            <w:r w:rsidR="00355F62">
              <w:rPr>
                <w:noProof/>
                <w:webHidden/>
              </w:rPr>
              <w:tab/>
            </w:r>
            <w:r w:rsidR="00355F62">
              <w:rPr>
                <w:noProof/>
                <w:webHidden/>
              </w:rPr>
              <w:fldChar w:fldCharType="begin"/>
            </w:r>
            <w:r w:rsidR="00355F62">
              <w:rPr>
                <w:noProof/>
                <w:webHidden/>
              </w:rPr>
              <w:instrText xml:space="preserve"> PAGEREF _Toc180081518 \h </w:instrText>
            </w:r>
            <w:r w:rsidR="00355F62">
              <w:rPr>
                <w:noProof/>
                <w:webHidden/>
              </w:rPr>
            </w:r>
            <w:r w:rsidR="00355F62">
              <w:rPr>
                <w:noProof/>
                <w:webHidden/>
              </w:rPr>
              <w:fldChar w:fldCharType="separate"/>
            </w:r>
            <w:r w:rsidR="00355F62">
              <w:rPr>
                <w:noProof/>
                <w:webHidden/>
              </w:rPr>
              <w:t>30</w:t>
            </w:r>
            <w:r w:rsidR="00355F62">
              <w:rPr>
                <w:noProof/>
                <w:webHidden/>
              </w:rPr>
              <w:fldChar w:fldCharType="end"/>
            </w:r>
          </w:hyperlink>
        </w:p>
        <w:p w14:paraId="6F49D9F2" w14:textId="3EB954D4"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9" w:history="1">
            <w:r w:rsidR="00355F62" w:rsidRPr="003461F4">
              <w:rPr>
                <w:rStyle w:val="Hyperlink"/>
                <w:noProof/>
              </w:rPr>
              <w:t>6.4.</w:t>
            </w:r>
            <w:r w:rsidR="00355F62">
              <w:rPr>
                <w:rFonts w:eastAsiaTheme="minorEastAsia" w:cstheme="minorBidi"/>
                <w:b w:val="0"/>
                <w:bCs w:val="0"/>
                <w:noProof/>
                <w:sz w:val="24"/>
                <w:szCs w:val="24"/>
                <w:lang w:eastAsia="en-GB"/>
              </w:rPr>
              <w:tab/>
            </w:r>
            <w:r w:rsidR="00355F62" w:rsidRPr="003461F4">
              <w:rPr>
                <w:rStyle w:val="Hyperlink"/>
                <w:noProof/>
              </w:rPr>
              <w:t>Research Q2 answer</w:t>
            </w:r>
            <w:r w:rsidR="00355F62">
              <w:rPr>
                <w:noProof/>
                <w:webHidden/>
              </w:rPr>
              <w:tab/>
            </w:r>
            <w:r w:rsidR="00355F62">
              <w:rPr>
                <w:noProof/>
                <w:webHidden/>
              </w:rPr>
              <w:fldChar w:fldCharType="begin"/>
            </w:r>
            <w:r w:rsidR="00355F62">
              <w:rPr>
                <w:noProof/>
                <w:webHidden/>
              </w:rPr>
              <w:instrText xml:space="preserve"> PAGEREF _Toc180081519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7F3B1045" w14:textId="7DB9DD58"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0" w:history="1">
            <w:r w:rsidR="00355F62" w:rsidRPr="003461F4">
              <w:rPr>
                <w:rStyle w:val="Hyperlink"/>
                <w:noProof/>
              </w:rPr>
              <w:t>6.5.</w:t>
            </w:r>
            <w:r w:rsidR="00355F62">
              <w:rPr>
                <w:rFonts w:eastAsiaTheme="minorEastAsia" w:cstheme="minorBidi"/>
                <w:b w:val="0"/>
                <w:bCs w:val="0"/>
                <w:noProof/>
                <w:sz w:val="24"/>
                <w:szCs w:val="24"/>
                <w:lang w:eastAsia="en-GB"/>
              </w:rPr>
              <w:tab/>
            </w:r>
            <w:r w:rsidR="00355F62" w:rsidRPr="003461F4">
              <w:rPr>
                <w:rStyle w:val="Hyperlink"/>
                <w:noProof/>
              </w:rPr>
              <w:t>Research Q3 answer</w:t>
            </w:r>
            <w:r w:rsidR="00355F62">
              <w:rPr>
                <w:noProof/>
                <w:webHidden/>
              </w:rPr>
              <w:tab/>
            </w:r>
            <w:r w:rsidR="00355F62">
              <w:rPr>
                <w:noProof/>
                <w:webHidden/>
              </w:rPr>
              <w:fldChar w:fldCharType="begin"/>
            </w:r>
            <w:r w:rsidR="00355F62">
              <w:rPr>
                <w:noProof/>
                <w:webHidden/>
              </w:rPr>
              <w:instrText xml:space="preserve"> PAGEREF _Toc180081520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17EC34E9" w14:textId="0DCDF10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1" w:history="1">
            <w:r w:rsidR="00355F62" w:rsidRPr="003461F4">
              <w:rPr>
                <w:rStyle w:val="Hyperlink"/>
                <w:noProof/>
              </w:rPr>
              <w:t>7.</w:t>
            </w:r>
            <w:r w:rsidR="00355F62">
              <w:rPr>
                <w:rFonts w:eastAsiaTheme="minorEastAsia" w:cstheme="minorBidi"/>
                <w:b w:val="0"/>
                <w:bCs w:val="0"/>
                <w:i w:val="0"/>
                <w:iCs w:val="0"/>
                <w:noProof/>
                <w:lang w:eastAsia="en-GB"/>
              </w:rPr>
              <w:tab/>
            </w:r>
            <w:r w:rsidR="00355F62" w:rsidRPr="003461F4">
              <w:rPr>
                <w:rStyle w:val="Hyperlink"/>
                <w:noProof/>
              </w:rPr>
              <w:t>Conclusion</w:t>
            </w:r>
            <w:r w:rsidR="00355F62">
              <w:rPr>
                <w:noProof/>
                <w:webHidden/>
              </w:rPr>
              <w:tab/>
            </w:r>
            <w:r w:rsidR="00355F62">
              <w:rPr>
                <w:noProof/>
                <w:webHidden/>
              </w:rPr>
              <w:fldChar w:fldCharType="begin"/>
            </w:r>
            <w:r w:rsidR="00355F62">
              <w:rPr>
                <w:noProof/>
                <w:webHidden/>
              </w:rPr>
              <w:instrText xml:space="preserve"> PAGEREF _Toc180081521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5BB67C46" w14:textId="2D1D00DD"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2" w:history="1">
            <w:r w:rsidR="00355F62" w:rsidRPr="003461F4">
              <w:rPr>
                <w:rStyle w:val="Hyperlink"/>
                <w:noProof/>
              </w:rPr>
              <w:t>7.1.</w:t>
            </w:r>
            <w:r w:rsidR="00355F62">
              <w:rPr>
                <w:rFonts w:eastAsiaTheme="minorEastAsia" w:cstheme="minorBidi"/>
                <w:b w:val="0"/>
                <w:bCs w:val="0"/>
                <w:noProof/>
                <w:sz w:val="24"/>
                <w:szCs w:val="24"/>
                <w:lang w:eastAsia="en-GB"/>
              </w:rPr>
              <w:tab/>
            </w:r>
            <w:r w:rsidR="00355F62" w:rsidRPr="003461F4">
              <w:rPr>
                <w:rStyle w:val="Hyperlink"/>
                <w:noProof/>
              </w:rPr>
              <w:t>Limitations</w:t>
            </w:r>
            <w:r w:rsidR="00355F62">
              <w:rPr>
                <w:noProof/>
                <w:webHidden/>
              </w:rPr>
              <w:tab/>
            </w:r>
            <w:r w:rsidR="00355F62">
              <w:rPr>
                <w:noProof/>
                <w:webHidden/>
              </w:rPr>
              <w:fldChar w:fldCharType="begin"/>
            </w:r>
            <w:r w:rsidR="00355F62">
              <w:rPr>
                <w:noProof/>
                <w:webHidden/>
              </w:rPr>
              <w:instrText xml:space="preserve"> PAGEREF _Toc180081522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02CA7B06" w14:textId="451FD2F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3" w:history="1">
            <w:r w:rsidR="00355F62" w:rsidRPr="003461F4">
              <w:rPr>
                <w:rStyle w:val="Hyperlink"/>
                <w:noProof/>
              </w:rPr>
              <w:t>7.2.</w:t>
            </w:r>
            <w:r w:rsidR="00355F62">
              <w:rPr>
                <w:rFonts w:eastAsiaTheme="minorEastAsia" w:cstheme="minorBidi"/>
                <w:b w:val="0"/>
                <w:bCs w:val="0"/>
                <w:noProof/>
                <w:sz w:val="24"/>
                <w:szCs w:val="24"/>
                <w:lang w:eastAsia="en-GB"/>
              </w:rPr>
              <w:tab/>
            </w:r>
            <w:r w:rsidR="00355F62" w:rsidRPr="003461F4">
              <w:rPr>
                <w:rStyle w:val="Hyperlink"/>
                <w:noProof/>
              </w:rPr>
              <w:t>Further research</w:t>
            </w:r>
            <w:r w:rsidR="00355F62">
              <w:rPr>
                <w:noProof/>
                <w:webHidden/>
              </w:rPr>
              <w:tab/>
            </w:r>
            <w:r w:rsidR="00355F62">
              <w:rPr>
                <w:noProof/>
                <w:webHidden/>
              </w:rPr>
              <w:fldChar w:fldCharType="begin"/>
            </w:r>
            <w:r w:rsidR="00355F62">
              <w:rPr>
                <w:noProof/>
                <w:webHidden/>
              </w:rPr>
              <w:instrText xml:space="preserve"> PAGEREF _Toc180081523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2CDE56BE" w14:textId="63EE1C27"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4" w:history="1">
            <w:r w:rsidR="00355F62" w:rsidRPr="003461F4">
              <w:rPr>
                <w:rStyle w:val="Hyperlink"/>
                <w:rFonts w:cs="Times New Roman (Headings CS)"/>
                <w:noProof/>
              </w:rPr>
              <w:t>8.</w:t>
            </w:r>
            <w:r w:rsidR="00355F62">
              <w:rPr>
                <w:rFonts w:eastAsiaTheme="minorEastAsia" w:cstheme="minorBidi"/>
                <w:b w:val="0"/>
                <w:bCs w:val="0"/>
                <w:i w:val="0"/>
                <w:iCs w:val="0"/>
                <w:noProof/>
                <w:lang w:eastAsia="en-GB"/>
              </w:rPr>
              <w:tab/>
            </w:r>
            <w:r w:rsidR="00355F62" w:rsidRPr="003461F4">
              <w:rPr>
                <w:rStyle w:val="Hyperlink"/>
                <w:rFonts w:cs="Times New Roman (Headings CS)"/>
                <w:noProof/>
              </w:rPr>
              <w:t>References</w:t>
            </w:r>
            <w:r w:rsidR="00355F62">
              <w:rPr>
                <w:noProof/>
                <w:webHidden/>
              </w:rPr>
              <w:tab/>
            </w:r>
            <w:r w:rsidR="00355F62">
              <w:rPr>
                <w:noProof/>
                <w:webHidden/>
              </w:rPr>
              <w:fldChar w:fldCharType="begin"/>
            </w:r>
            <w:r w:rsidR="00355F62">
              <w:rPr>
                <w:noProof/>
                <w:webHidden/>
              </w:rPr>
              <w:instrText xml:space="preserve"> PAGEREF _Toc180081524 \h </w:instrText>
            </w:r>
            <w:r w:rsidR="00355F62">
              <w:rPr>
                <w:noProof/>
                <w:webHidden/>
              </w:rPr>
            </w:r>
            <w:r w:rsidR="00355F62">
              <w:rPr>
                <w:noProof/>
                <w:webHidden/>
              </w:rPr>
              <w:fldChar w:fldCharType="separate"/>
            </w:r>
            <w:r w:rsidR="00355F62">
              <w:rPr>
                <w:noProof/>
                <w:webHidden/>
              </w:rPr>
              <w:t>34</w:t>
            </w:r>
            <w:r w:rsidR="00355F62">
              <w:rPr>
                <w:noProof/>
                <w:webHidden/>
              </w:rPr>
              <w:fldChar w:fldCharType="end"/>
            </w:r>
          </w:hyperlink>
        </w:p>
        <w:p w14:paraId="68B28E64" w14:textId="1FCB9403"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5" w:history="1">
            <w:r w:rsidR="00355F62" w:rsidRPr="003461F4">
              <w:rPr>
                <w:rStyle w:val="Hyperlink"/>
                <w:noProof/>
              </w:rPr>
              <w:t>9.</w:t>
            </w:r>
            <w:r w:rsidR="00355F62">
              <w:rPr>
                <w:rFonts w:eastAsiaTheme="minorEastAsia" w:cstheme="minorBidi"/>
                <w:b w:val="0"/>
                <w:bCs w:val="0"/>
                <w:i w:val="0"/>
                <w:iCs w:val="0"/>
                <w:noProof/>
                <w:lang w:eastAsia="en-GB"/>
              </w:rPr>
              <w:tab/>
            </w:r>
            <w:r w:rsidR="00355F62" w:rsidRPr="003461F4">
              <w:rPr>
                <w:rStyle w:val="Hyperlink"/>
                <w:noProof/>
              </w:rPr>
              <w:t>Acknowledgements</w:t>
            </w:r>
            <w:r w:rsidR="00355F62">
              <w:rPr>
                <w:noProof/>
                <w:webHidden/>
              </w:rPr>
              <w:tab/>
            </w:r>
            <w:r w:rsidR="00355F62">
              <w:rPr>
                <w:noProof/>
                <w:webHidden/>
              </w:rPr>
              <w:fldChar w:fldCharType="begin"/>
            </w:r>
            <w:r w:rsidR="00355F62">
              <w:rPr>
                <w:noProof/>
                <w:webHidden/>
              </w:rPr>
              <w:instrText xml:space="preserve"> PAGEREF _Toc180081525 \h </w:instrText>
            </w:r>
            <w:r w:rsidR="00355F62">
              <w:rPr>
                <w:noProof/>
                <w:webHidden/>
              </w:rPr>
            </w:r>
            <w:r w:rsidR="00355F62">
              <w:rPr>
                <w:noProof/>
                <w:webHidden/>
              </w:rPr>
              <w:fldChar w:fldCharType="separate"/>
            </w:r>
            <w:r w:rsidR="00355F62">
              <w:rPr>
                <w:noProof/>
                <w:webHidden/>
              </w:rPr>
              <w:t>36</w:t>
            </w:r>
            <w:r w:rsidR="00355F62">
              <w:rPr>
                <w:noProof/>
                <w:webHidden/>
              </w:rPr>
              <w:fldChar w:fldCharType="end"/>
            </w:r>
          </w:hyperlink>
        </w:p>
        <w:p w14:paraId="250D7B3B" w14:textId="35B6BC69" w:rsidR="00355F62" w:rsidRDefault="00000000">
          <w:pPr>
            <w:pStyle w:val="TOC1"/>
            <w:tabs>
              <w:tab w:val="left" w:pos="720"/>
              <w:tab w:val="right" w:pos="9628"/>
            </w:tabs>
            <w:rPr>
              <w:rFonts w:eastAsiaTheme="minorEastAsia" w:cstheme="minorBidi"/>
              <w:b w:val="0"/>
              <w:bCs w:val="0"/>
              <w:i w:val="0"/>
              <w:iCs w:val="0"/>
              <w:noProof/>
              <w:lang w:eastAsia="en-GB"/>
            </w:rPr>
          </w:pPr>
          <w:hyperlink w:anchor="_Toc180081526" w:history="1">
            <w:r w:rsidR="00355F62" w:rsidRPr="003461F4">
              <w:rPr>
                <w:rStyle w:val="Hyperlink"/>
                <w:noProof/>
              </w:rPr>
              <w:t>10.</w:t>
            </w:r>
            <w:r w:rsidR="00355F62">
              <w:rPr>
                <w:rFonts w:eastAsiaTheme="minorEastAsia" w:cstheme="minorBidi"/>
                <w:b w:val="0"/>
                <w:bCs w:val="0"/>
                <w:i w:val="0"/>
                <w:iCs w:val="0"/>
                <w:noProof/>
                <w:lang w:eastAsia="en-GB"/>
              </w:rPr>
              <w:tab/>
            </w:r>
            <w:r w:rsidR="00355F62" w:rsidRPr="003461F4">
              <w:rPr>
                <w:rStyle w:val="Hyperlink"/>
                <w:noProof/>
              </w:rPr>
              <w:t>Appendix</w:t>
            </w:r>
            <w:r w:rsidR="00355F62">
              <w:rPr>
                <w:noProof/>
                <w:webHidden/>
              </w:rPr>
              <w:tab/>
            </w:r>
            <w:r w:rsidR="00355F62">
              <w:rPr>
                <w:noProof/>
                <w:webHidden/>
              </w:rPr>
              <w:fldChar w:fldCharType="begin"/>
            </w:r>
            <w:r w:rsidR="00355F62">
              <w:rPr>
                <w:noProof/>
                <w:webHidden/>
              </w:rPr>
              <w:instrText xml:space="preserve"> PAGEREF _Toc180081526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113D454D" w14:textId="6455BC1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7" w:history="1">
            <w:r w:rsidR="00355F62" w:rsidRPr="003461F4">
              <w:rPr>
                <w:rStyle w:val="Hyperlink"/>
                <w:noProof/>
              </w:rPr>
              <w:t>10.1.</w:t>
            </w:r>
            <w:r w:rsidR="00355F62">
              <w:rPr>
                <w:rFonts w:eastAsiaTheme="minorEastAsia" w:cstheme="minorBidi"/>
                <w:b w:val="0"/>
                <w:bCs w:val="0"/>
                <w:noProof/>
                <w:sz w:val="24"/>
                <w:szCs w:val="24"/>
                <w:lang w:eastAsia="en-GB"/>
              </w:rPr>
              <w:tab/>
            </w:r>
            <w:r w:rsidR="00355F62" w:rsidRPr="003461F4">
              <w:rPr>
                <w:rStyle w:val="Hyperlink"/>
                <w:noProof/>
              </w:rPr>
              <w:t>The circuit</w:t>
            </w:r>
            <w:r w:rsidR="00355F62">
              <w:rPr>
                <w:noProof/>
                <w:webHidden/>
              </w:rPr>
              <w:tab/>
            </w:r>
            <w:r w:rsidR="00355F62">
              <w:rPr>
                <w:noProof/>
                <w:webHidden/>
              </w:rPr>
              <w:fldChar w:fldCharType="begin"/>
            </w:r>
            <w:r w:rsidR="00355F62">
              <w:rPr>
                <w:noProof/>
                <w:webHidden/>
              </w:rPr>
              <w:instrText xml:space="preserve"> PAGEREF _Toc180081527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76985DA8" w14:textId="67E5673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8" w:history="1">
            <w:r w:rsidR="00355F62" w:rsidRPr="003461F4">
              <w:rPr>
                <w:rStyle w:val="Hyperlink"/>
                <w:noProof/>
              </w:rPr>
              <w:t>10.2.</w:t>
            </w:r>
            <w:r w:rsidR="00355F62">
              <w:rPr>
                <w:rFonts w:eastAsiaTheme="minorEastAsia" w:cstheme="minorBidi"/>
                <w:b w:val="0"/>
                <w:bCs w:val="0"/>
                <w:noProof/>
                <w:sz w:val="24"/>
                <w:szCs w:val="24"/>
                <w:lang w:eastAsia="en-GB"/>
              </w:rPr>
              <w:tab/>
            </w:r>
            <w:r w:rsidR="00355F62" w:rsidRPr="003461F4">
              <w:rPr>
                <w:rStyle w:val="Hyperlink"/>
                <w:noProof/>
              </w:rPr>
              <w:t>SnarkJS</w:t>
            </w:r>
            <w:r w:rsidR="00355F62">
              <w:rPr>
                <w:noProof/>
                <w:webHidden/>
              </w:rPr>
              <w:tab/>
            </w:r>
            <w:r w:rsidR="00355F62">
              <w:rPr>
                <w:noProof/>
                <w:webHidden/>
              </w:rPr>
              <w:fldChar w:fldCharType="begin"/>
            </w:r>
            <w:r w:rsidR="00355F62">
              <w:rPr>
                <w:noProof/>
                <w:webHidden/>
              </w:rPr>
              <w:instrText xml:space="preserve"> PAGEREF _Toc180081528 \h </w:instrText>
            </w:r>
            <w:r w:rsidR="00355F62">
              <w:rPr>
                <w:noProof/>
                <w:webHidden/>
              </w:rPr>
            </w:r>
            <w:r w:rsidR="00355F62">
              <w:rPr>
                <w:noProof/>
                <w:webHidden/>
              </w:rPr>
              <w:fldChar w:fldCharType="separate"/>
            </w:r>
            <w:r w:rsidR="00355F62">
              <w:rPr>
                <w:noProof/>
                <w:webHidden/>
              </w:rPr>
              <w:t>38</w:t>
            </w:r>
            <w:r w:rsidR="00355F62">
              <w:rPr>
                <w:noProof/>
                <w:webHidden/>
              </w:rPr>
              <w:fldChar w:fldCharType="end"/>
            </w:r>
          </w:hyperlink>
        </w:p>
        <w:p w14:paraId="4E4DE932" w14:textId="058E3D1E"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9" w:history="1">
            <w:r w:rsidR="00355F62" w:rsidRPr="003461F4">
              <w:rPr>
                <w:rStyle w:val="Hyperlink"/>
                <w:noProof/>
              </w:rPr>
              <w:t>10.3.</w:t>
            </w:r>
            <w:r w:rsidR="00355F62">
              <w:rPr>
                <w:rFonts w:eastAsiaTheme="minorEastAsia" w:cstheme="minorBidi"/>
                <w:b w:val="0"/>
                <w:bCs w:val="0"/>
                <w:noProof/>
                <w:sz w:val="24"/>
                <w:szCs w:val="24"/>
                <w:lang w:eastAsia="en-GB"/>
              </w:rPr>
              <w:tab/>
            </w:r>
            <w:r w:rsidR="00355F62" w:rsidRPr="003461F4">
              <w:rPr>
                <w:rStyle w:val="Hyperlink"/>
                <w:noProof/>
              </w:rPr>
              <w:t>Smart contracts</w:t>
            </w:r>
            <w:r w:rsidR="00355F62">
              <w:rPr>
                <w:noProof/>
                <w:webHidden/>
              </w:rPr>
              <w:tab/>
            </w:r>
            <w:r w:rsidR="00355F62">
              <w:rPr>
                <w:noProof/>
                <w:webHidden/>
              </w:rPr>
              <w:fldChar w:fldCharType="begin"/>
            </w:r>
            <w:r w:rsidR="00355F62">
              <w:rPr>
                <w:noProof/>
                <w:webHidden/>
              </w:rPr>
              <w:instrText xml:space="preserve"> PAGEREF _Toc180081529 \h </w:instrText>
            </w:r>
            <w:r w:rsidR="00355F62">
              <w:rPr>
                <w:noProof/>
                <w:webHidden/>
              </w:rPr>
            </w:r>
            <w:r w:rsidR="00355F62">
              <w:rPr>
                <w:noProof/>
                <w:webHidden/>
              </w:rPr>
              <w:fldChar w:fldCharType="separate"/>
            </w:r>
            <w:r w:rsidR="00355F62">
              <w:rPr>
                <w:noProof/>
                <w:webHidden/>
              </w:rPr>
              <w:t>39</w:t>
            </w:r>
            <w:r w:rsidR="00355F62">
              <w:rPr>
                <w:noProof/>
                <w:webHidden/>
              </w:rPr>
              <w:fldChar w:fldCharType="end"/>
            </w:r>
          </w:hyperlink>
        </w:p>
        <w:p w14:paraId="1DF8040C" w14:textId="4BFE83A2"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0" w:history="1">
            <w:r w:rsidR="00355F62" w:rsidRPr="003461F4">
              <w:rPr>
                <w:rStyle w:val="Hyperlink"/>
                <w:noProof/>
              </w:rPr>
              <w:t>10.4.</w:t>
            </w:r>
            <w:r w:rsidR="00355F62">
              <w:rPr>
                <w:rFonts w:eastAsiaTheme="minorEastAsia" w:cstheme="minorBidi"/>
                <w:b w:val="0"/>
                <w:bCs w:val="0"/>
                <w:noProof/>
                <w:sz w:val="24"/>
                <w:szCs w:val="24"/>
                <w:lang w:eastAsia="en-GB"/>
              </w:rPr>
              <w:tab/>
            </w:r>
            <w:r w:rsidR="00355F62" w:rsidRPr="003461F4">
              <w:rPr>
                <w:rStyle w:val="Hyperlink"/>
                <w:noProof/>
              </w:rPr>
              <w:t>Node applications</w:t>
            </w:r>
            <w:r w:rsidR="00355F62">
              <w:rPr>
                <w:noProof/>
                <w:webHidden/>
              </w:rPr>
              <w:tab/>
            </w:r>
            <w:r w:rsidR="00355F62">
              <w:rPr>
                <w:noProof/>
                <w:webHidden/>
              </w:rPr>
              <w:fldChar w:fldCharType="begin"/>
            </w:r>
            <w:r w:rsidR="00355F62">
              <w:rPr>
                <w:noProof/>
                <w:webHidden/>
              </w:rPr>
              <w:instrText xml:space="preserve"> PAGEREF _Toc180081530 \h </w:instrText>
            </w:r>
            <w:r w:rsidR="00355F62">
              <w:rPr>
                <w:noProof/>
                <w:webHidden/>
              </w:rPr>
            </w:r>
            <w:r w:rsidR="00355F62">
              <w:rPr>
                <w:noProof/>
                <w:webHidden/>
              </w:rPr>
              <w:fldChar w:fldCharType="separate"/>
            </w:r>
            <w:r w:rsidR="00355F62">
              <w:rPr>
                <w:noProof/>
                <w:webHidden/>
              </w:rPr>
              <w:t>41</w:t>
            </w:r>
            <w:r w:rsidR="00355F62">
              <w:rPr>
                <w:noProof/>
                <w:webHidden/>
              </w:rPr>
              <w:fldChar w:fldCharType="end"/>
            </w:r>
          </w:hyperlink>
        </w:p>
        <w:p w14:paraId="4EC014E1" w14:textId="0E4280C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1" w:history="1">
            <w:r w:rsidR="00355F62" w:rsidRPr="003461F4">
              <w:rPr>
                <w:rStyle w:val="Hyperlink"/>
                <w:noProof/>
              </w:rPr>
              <w:t>10.5.</w:t>
            </w:r>
            <w:r w:rsidR="00355F62">
              <w:rPr>
                <w:rFonts w:eastAsiaTheme="minorEastAsia" w:cstheme="minorBidi"/>
                <w:b w:val="0"/>
                <w:bCs w:val="0"/>
                <w:noProof/>
                <w:sz w:val="24"/>
                <w:szCs w:val="24"/>
                <w:lang w:eastAsia="en-GB"/>
              </w:rPr>
              <w:tab/>
            </w:r>
            <w:r w:rsidR="00355F62" w:rsidRPr="003461F4">
              <w:rPr>
                <w:rStyle w:val="Hyperlink"/>
                <w:noProof/>
              </w:rPr>
              <w:t>ZKPs Prototype execution</w:t>
            </w:r>
            <w:r w:rsidR="00355F62">
              <w:rPr>
                <w:noProof/>
                <w:webHidden/>
              </w:rPr>
              <w:tab/>
            </w:r>
            <w:r w:rsidR="00355F62">
              <w:rPr>
                <w:noProof/>
                <w:webHidden/>
              </w:rPr>
              <w:fldChar w:fldCharType="begin"/>
            </w:r>
            <w:r w:rsidR="00355F62">
              <w:rPr>
                <w:noProof/>
                <w:webHidden/>
              </w:rPr>
              <w:instrText xml:space="preserve"> PAGEREF _Toc180081531 \h </w:instrText>
            </w:r>
            <w:r w:rsidR="00355F62">
              <w:rPr>
                <w:noProof/>
                <w:webHidden/>
              </w:rPr>
            </w:r>
            <w:r w:rsidR="00355F62">
              <w:rPr>
                <w:noProof/>
                <w:webHidden/>
              </w:rPr>
              <w:fldChar w:fldCharType="separate"/>
            </w:r>
            <w:r w:rsidR="00355F62">
              <w:rPr>
                <w:noProof/>
                <w:webHidden/>
              </w:rPr>
              <w:t>43</w:t>
            </w:r>
            <w:r w:rsidR="00355F62">
              <w:rPr>
                <w:noProof/>
                <w:webHidden/>
              </w:rPr>
              <w:fldChar w:fldCharType="end"/>
            </w:r>
          </w:hyperlink>
        </w:p>
        <w:p w14:paraId="39EDD162" w14:textId="3516705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32" w:history="1">
            <w:r w:rsidR="00355F62" w:rsidRPr="003461F4">
              <w:rPr>
                <w:rStyle w:val="Hyperlink"/>
                <w:noProof/>
              </w:rPr>
              <w:t>10.6.</w:t>
            </w:r>
            <w:r w:rsidR="00355F62">
              <w:rPr>
                <w:rFonts w:eastAsiaTheme="minorEastAsia" w:cstheme="minorBidi"/>
                <w:b w:val="0"/>
                <w:bCs w:val="0"/>
                <w:noProof/>
                <w:sz w:val="24"/>
                <w:szCs w:val="24"/>
                <w:lang w:eastAsia="en-GB"/>
              </w:rPr>
              <w:tab/>
            </w:r>
            <w:r w:rsidR="00355F62" w:rsidRPr="003461F4">
              <w:rPr>
                <w:rStyle w:val="Hyperlink"/>
                <w:noProof/>
              </w:rPr>
              <w:t>The oracle. Prototype execution</w:t>
            </w:r>
            <w:r w:rsidR="00355F62">
              <w:rPr>
                <w:noProof/>
                <w:webHidden/>
              </w:rPr>
              <w:tab/>
            </w:r>
            <w:r w:rsidR="00355F62">
              <w:rPr>
                <w:noProof/>
                <w:webHidden/>
              </w:rPr>
              <w:fldChar w:fldCharType="begin"/>
            </w:r>
            <w:r w:rsidR="00355F62">
              <w:rPr>
                <w:noProof/>
                <w:webHidden/>
              </w:rPr>
              <w:instrText xml:space="preserve"> PAGEREF _Toc180081532 \h </w:instrText>
            </w:r>
            <w:r w:rsidR="00355F62">
              <w:rPr>
                <w:noProof/>
                <w:webHidden/>
              </w:rPr>
            </w:r>
            <w:r w:rsidR="00355F62">
              <w:rPr>
                <w:noProof/>
                <w:webHidden/>
              </w:rPr>
              <w:fldChar w:fldCharType="separate"/>
            </w:r>
            <w:r w:rsidR="00355F62">
              <w:rPr>
                <w:noProof/>
                <w:webHidden/>
              </w:rPr>
              <w:t>47</w:t>
            </w:r>
            <w:r w:rsidR="00355F62">
              <w:rPr>
                <w:noProof/>
                <w:webHidden/>
              </w:rPr>
              <w:fldChar w:fldCharType="end"/>
            </w:r>
          </w:hyperlink>
        </w:p>
        <w:p w14:paraId="77A6D81C" w14:textId="738667AD" w:rsidR="002300B0" w:rsidRDefault="002300B0">
          <w:r>
            <w:rPr>
              <w:b/>
              <w:bCs/>
              <w:noProof/>
            </w:rPr>
            <w:fldChar w:fldCharType="end"/>
          </w:r>
        </w:p>
      </w:sdtContent>
    </w:sdt>
    <w:p w14:paraId="1A9A6085" w14:textId="07E86E53" w:rsidR="00C13A9E" w:rsidRDefault="00C13A9E">
      <w:r>
        <w:br w:type="page"/>
      </w:r>
    </w:p>
    <w:p w14:paraId="27CD5A3D" w14:textId="6F1690FE" w:rsidR="009870E5" w:rsidRDefault="007B3C24" w:rsidP="009870E5">
      <w:pPr>
        <w:pStyle w:val="Heading1"/>
      </w:pPr>
      <w:bookmarkStart w:id="0" w:name="_Toc180081480"/>
      <w:r>
        <w:rPr>
          <w:color w:val="000000" w:themeColor="text1"/>
        </w:rPr>
        <w:lastRenderedPageBreak/>
        <w:t>Table of Figures</w:t>
      </w:r>
      <w:bookmarkEnd w:id="0"/>
    </w:p>
    <w:p w14:paraId="3799304F" w14:textId="6D3C5299" w:rsidR="00727B67" w:rsidRDefault="009870E5">
      <w:pPr>
        <w:pStyle w:val="TableofFigures"/>
        <w:tabs>
          <w:tab w:val="right" w:leader="dot" w:pos="9628"/>
        </w:tabs>
        <w:rPr>
          <w:rFonts w:eastAsiaTheme="minorEastAsia" w:cstheme="minorBidi"/>
          <w:b w:val="0"/>
          <w:bCs w:val="0"/>
          <w:noProof/>
          <w:sz w:val="24"/>
          <w:szCs w:val="24"/>
          <w:lang w:eastAsia="en-GB"/>
        </w:rPr>
      </w:pPr>
      <w:r w:rsidRPr="009870E5">
        <w:rPr>
          <w:b w:val="0"/>
          <w:bCs w:val="0"/>
        </w:rPr>
        <w:fldChar w:fldCharType="begin"/>
      </w:r>
      <w:r w:rsidRPr="009870E5">
        <w:rPr>
          <w:b w:val="0"/>
          <w:bCs w:val="0"/>
        </w:rPr>
        <w:instrText xml:space="preserve"> TOC \h \z \c "Figure" </w:instrText>
      </w:r>
      <w:r w:rsidRPr="009870E5">
        <w:rPr>
          <w:b w:val="0"/>
          <w:bCs w:val="0"/>
        </w:rPr>
        <w:fldChar w:fldCharType="separate"/>
      </w:r>
      <w:hyperlink w:anchor="_Toc180083862" w:history="1">
        <w:r w:rsidR="00727B67" w:rsidRPr="00FB1CD4">
          <w:rPr>
            <w:rStyle w:val="Hyperlink"/>
            <w:noProof/>
          </w:rPr>
          <w:t>Figure 1. Interaction diagram between energy and apartment smart contracts. Apartment smart contract uses SnarkJS library to do the verification.</w:t>
        </w:r>
        <w:r w:rsidR="00727B67">
          <w:rPr>
            <w:noProof/>
            <w:webHidden/>
          </w:rPr>
          <w:tab/>
        </w:r>
        <w:r w:rsidR="00727B67">
          <w:rPr>
            <w:noProof/>
            <w:webHidden/>
          </w:rPr>
          <w:fldChar w:fldCharType="begin"/>
        </w:r>
        <w:r w:rsidR="00727B67">
          <w:rPr>
            <w:noProof/>
            <w:webHidden/>
          </w:rPr>
          <w:instrText xml:space="preserve"> PAGEREF _Toc180083862 \h </w:instrText>
        </w:r>
        <w:r w:rsidR="00727B67">
          <w:rPr>
            <w:noProof/>
            <w:webHidden/>
          </w:rPr>
        </w:r>
        <w:r w:rsidR="00727B67">
          <w:rPr>
            <w:noProof/>
            <w:webHidden/>
          </w:rPr>
          <w:fldChar w:fldCharType="separate"/>
        </w:r>
        <w:r w:rsidR="00727B67">
          <w:rPr>
            <w:noProof/>
            <w:webHidden/>
          </w:rPr>
          <w:t>13</w:t>
        </w:r>
        <w:r w:rsidR="00727B67">
          <w:rPr>
            <w:noProof/>
            <w:webHidden/>
          </w:rPr>
          <w:fldChar w:fldCharType="end"/>
        </w:r>
      </w:hyperlink>
    </w:p>
    <w:p w14:paraId="0ADF2603" w14:textId="3F0CA8B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3" w:history="1">
        <w:r w:rsidR="00727B67" w:rsidRPr="00FB1CD4">
          <w:rPr>
            <w:rStyle w:val="Hyperlink"/>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sidR="00727B67">
          <w:rPr>
            <w:noProof/>
            <w:webHidden/>
          </w:rPr>
          <w:tab/>
        </w:r>
        <w:r w:rsidR="00727B67">
          <w:rPr>
            <w:noProof/>
            <w:webHidden/>
          </w:rPr>
          <w:fldChar w:fldCharType="begin"/>
        </w:r>
        <w:r w:rsidR="00727B67">
          <w:rPr>
            <w:noProof/>
            <w:webHidden/>
          </w:rPr>
          <w:instrText xml:space="preserve"> PAGEREF _Toc180083863 \h </w:instrText>
        </w:r>
        <w:r w:rsidR="00727B67">
          <w:rPr>
            <w:noProof/>
            <w:webHidden/>
          </w:rPr>
        </w:r>
        <w:r w:rsidR="00727B67">
          <w:rPr>
            <w:noProof/>
            <w:webHidden/>
          </w:rPr>
          <w:fldChar w:fldCharType="separate"/>
        </w:r>
        <w:r w:rsidR="00727B67">
          <w:rPr>
            <w:noProof/>
            <w:webHidden/>
          </w:rPr>
          <w:t>14</w:t>
        </w:r>
        <w:r w:rsidR="00727B67">
          <w:rPr>
            <w:noProof/>
            <w:webHidden/>
          </w:rPr>
          <w:fldChar w:fldCharType="end"/>
        </w:r>
      </w:hyperlink>
    </w:p>
    <w:p w14:paraId="2DC1F65E" w14:textId="2803FA2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4" w:history="1">
        <w:r w:rsidR="00727B67" w:rsidRPr="00FB1CD4">
          <w:rPr>
            <w:rStyle w:val="Hyperlink"/>
            <w:noProof/>
          </w:rPr>
          <w:t>Figure 3. Sequence diagram interaction between the energy smart contract, the energy node application and the Accuweather API.</w:t>
        </w:r>
        <w:r w:rsidR="00727B67">
          <w:rPr>
            <w:noProof/>
            <w:webHidden/>
          </w:rPr>
          <w:tab/>
        </w:r>
        <w:r w:rsidR="00727B67">
          <w:rPr>
            <w:noProof/>
            <w:webHidden/>
          </w:rPr>
          <w:fldChar w:fldCharType="begin"/>
        </w:r>
        <w:r w:rsidR="00727B67">
          <w:rPr>
            <w:noProof/>
            <w:webHidden/>
          </w:rPr>
          <w:instrText xml:space="preserve"> PAGEREF _Toc180083864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05152D3F" w14:textId="26424A7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5" w:history="1">
        <w:r w:rsidR="00727B67" w:rsidRPr="00FB1CD4">
          <w:rPr>
            <w:rStyle w:val="Hyperlink"/>
            <w:noProof/>
          </w:rPr>
          <w:t>Figure 4. Hyperledger Fabric entities to support the dissertation prototype.</w:t>
        </w:r>
        <w:r w:rsidR="00727B67">
          <w:rPr>
            <w:noProof/>
            <w:webHidden/>
          </w:rPr>
          <w:tab/>
        </w:r>
        <w:r w:rsidR="00727B67">
          <w:rPr>
            <w:noProof/>
            <w:webHidden/>
          </w:rPr>
          <w:fldChar w:fldCharType="begin"/>
        </w:r>
        <w:r w:rsidR="00727B67">
          <w:rPr>
            <w:noProof/>
            <w:webHidden/>
          </w:rPr>
          <w:instrText xml:space="preserve"> PAGEREF _Toc180083865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18758D1A" w14:textId="132DCF0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6" w:history="1">
        <w:r w:rsidR="00727B67" w:rsidRPr="00FB1CD4">
          <w:rPr>
            <w:rStyle w:val="Hyperlink"/>
            <w:noProof/>
          </w:rPr>
          <w:t>Figure 5. Circuit definition using Circom for the prototype.</w:t>
        </w:r>
        <w:r w:rsidR="00727B67">
          <w:rPr>
            <w:noProof/>
            <w:webHidden/>
          </w:rPr>
          <w:tab/>
        </w:r>
        <w:r w:rsidR="00727B67">
          <w:rPr>
            <w:noProof/>
            <w:webHidden/>
          </w:rPr>
          <w:fldChar w:fldCharType="begin"/>
        </w:r>
        <w:r w:rsidR="00727B67">
          <w:rPr>
            <w:noProof/>
            <w:webHidden/>
          </w:rPr>
          <w:instrText xml:space="preserve"> PAGEREF _Toc180083866 \h </w:instrText>
        </w:r>
        <w:r w:rsidR="00727B67">
          <w:rPr>
            <w:noProof/>
            <w:webHidden/>
          </w:rPr>
        </w:r>
        <w:r w:rsidR="00727B67">
          <w:rPr>
            <w:noProof/>
            <w:webHidden/>
          </w:rPr>
          <w:fldChar w:fldCharType="separate"/>
        </w:r>
        <w:r w:rsidR="00727B67">
          <w:rPr>
            <w:noProof/>
            <w:webHidden/>
          </w:rPr>
          <w:t>19</w:t>
        </w:r>
        <w:r w:rsidR="00727B67">
          <w:rPr>
            <w:noProof/>
            <w:webHidden/>
          </w:rPr>
          <w:fldChar w:fldCharType="end"/>
        </w:r>
      </w:hyperlink>
    </w:p>
    <w:p w14:paraId="70B2CF4C" w14:textId="4535C4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7" w:history="1">
        <w:r w:rsidR="00727B67" w:rsidRPr="00FB1CD4">
          <w:rPr>
            <w:rStyle w:val="Hyperlink"/>
            <w:noProof/>
          </w:rPr>
          <w:t>Figure 6. Histogram of the latency performance of the three protocols by milliseconds.</w:t>
        </w:r>
        <w:r w:rsidR="00727B67">
          <w:rPr>
            <w:noProof/>
            <w:webHidden/>
          </w:rPr>
          <w:tab/>
        </w:r>
        <w:r w:rsidR="00727B67">
          <w:rPr>
            <w:noProof/>
            <w:webHidden/>
          </w:rPr>
          <w:fldChar w:fldCharType="begin"/>
        </w:r>
        <w:r w:rsidR="00727B67">
          <w:rPr>
            <w:noProof/>
            <w:webHidden/>
          </w:rPr>
          <w:instrText xml:space="preserve"> PAGEREF _Toc180083867 \h </w:instrText>
        </w:r>
        <w:r w:rsidR="00727B67">
          <w:rPr>
            <w:noProof/>
            <w:webHidden/>
          </w:rPr>
        </w:r>
        <w:r w:rsidR="00727B67">
          <w:rPr>
            <w:noProof/>
            <w:webHidden/>
          </w:rPr>
          <w:fldChar w:fldCharType="separate"/>
        </w:r>
        <w:r w:rsidR="00727B67">
          <w:rPr>
            <w:noProof/>
            <w:webHidden/>
          </w:rPr>
          <w:t>26</w:t>
        </w:r>
        <w:r w:rsidR="00727B67">
          <w:rPr>
            <w:noProof/>
            <w:webHidden/>
          </w:rPr>
          <w:fldChar w:fldCharType="end"/>
        </w:r>
      </w:hyperlink>
    </w:p>
    <w:p w14:paraId="16C780EF" w14:textId="1C1A89E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8" w:history="1">
        <w:r w:rsidR="00727B67" w:rsidRPr="00FB1CD4">
          <w:rPr>
            <w:rStyle w:val="Hyperlink"/>
            <w:noProof/>
          </w:rPr>
          <w:t>Figure 7. P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68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7EAA2112" w14:textId="1B2CE5E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9" w:history="1">
        <w:r w:rsidR="00727B67" w:rsidRPr="00FB1CD4">
          <w:rPr>
            <w:rStyle w:val="Hyperlink"/>
            <w:noProof/>
          </w:rPr>
          <w:t>Figure 8. Plonk protocol latency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69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5FC39DFB" w14:textId="5963C19E"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0" w:history="1">
        <w:r w:rsidR="00727B67" w:rsidRPr="00FB1CD4">
          <w:rPr>
            <w:rStyle w:val="Hyperlink"/>
            <w:noProof/>
          </w:rPr>
          <w:t>Figure 9. Groth16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0 \h </w:instrText>
        </w:r>
        <w:r w:rsidR="00727B67">
          <w:rPr>
            <w:noProof/>
            <w:webHidden/>
          </w:rPr>
        </w:r>
        <w:r w:rsidR="00727B67">
          <w:rPr>
            <w:noProof/>
            <w:webHidden/>
          </w:rPr>
          <w:fldChar w:fldCharType="separate"/>
        </w:r>
        <w:r w:rsidR="00727B67">
          <w:rPr>
            <w:noProof/>
            <w:webHidden/>
          </w:rPr>
          <w:t>28</w:t>
        </w:r>
        <w:r w:rsidR="00727B67">
          <w:rPr>
            <w:noProof/>
            <w:webHidden/>
          </w:rPr>
          <w:fldChar w:fldCharType="end"/>
        </w:r>
      </w:hyperlink>
    </w:p>
    <w:p w14:paraId="6E909C58" w14:textId="0EEDB02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1" w:history="1">
        <w:r w:rsidR="00727B67" w:rsidRPr="00FB1CD4">
          <w:rPr>
            <w:rStyle w:val="Hyperlink"/>
            <w:noProof/>
          </w:rPr>
          <w:t>Figure 10. Groth16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1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3CCAC6F8" w14:textId="37A12D1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2" w:history="1">
        <w:r w:rsidR="00727B67" w:rsidRPr="00FB1CD4">
          <w:rPr>
            <w:rStyle w:val="Hyperlink"/>
            <w:noProof/>
          </w:rPr>
          <w:t>Figure 11. Ff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2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4A3FDA41" w14:textId="4085E3E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3" w:history="1">
        <w:r w:rsidR="00727B67" w:rsidRPr="00FB1CD4">
          <w:rPr>
            <w:rStyle w:val="Hyperlink"/>
            <w:noProof/>
          </w:rPr>
          <w:t>Figure 12. Fflonk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3 \h </w:instrText>
        </w:r>
        <w:r w:rsidR="00727B67">
          <w:rPr>
            <w:noProof/>
            <w:webHidden/>
          </w:rPr>
        </w:r>
        <w:r w:rsidR="00727B67">
          <w:rPr>
            <w:noProof/>
            <w:webHidden/>
          </w:rPr>
          <w:fldChar w:fldCharType="separate"/>
        </w:r>
        <w:r w:rsidR="00727B67">
          <w:rPr>
            <w:noProof/>
            <w:webHidden/>
          </w:rPr>
          <w:t>30</w:t>
        </w:r>
        <w:r w:rsidR="00727B67">
          <w:rPr>
            <w:noProof/>
            <w:webHidden/>
          </w:rPr>
          <w:fldChar w:fldCharType="end"/>
        </w:r>
      </w:hyperlink>
    </w:p>
    <w:p w14:paraId="0EA4D85E" w14:textId="46B073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4" w:history="1">
        <w:r w:rsidR="00727B67" w:rsidRPr="00FB1CD4">
          <w:rPr>
            <w:rStyle w:val="Hyperlink"/>
            <w:noProof/>
          </w:rPr>
          <w:t>Figure 13. The expected cube is exposed to release the pubic signals.</w:t>
        </w:r>
        <w:r w:rsidR="00727B67">
          <w:rPr>
            <w:noProof/>
            <w:webHidden/>
          </w:rPr>
          <w:tab/>
        </w:r>
        <w:r w:rsidR="00727B67">
          <w:rPr>
            <w:noProof/>
            <w:webHidden/>
          </w:rPr>
          <w:fldChar w:fldCharType="begin"/>
        </w:r>
        <w:r w:rsidR="00727B67">
          <w:rPr>
            <w:noProof/>
            <w:webHidden/>
          </w:rPr>
          <w:instrText xml:space="preserve"> PAGEREF _Toc180083874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50D3F13" w14:textId="54D156B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5" w:history="1">
        <w:r w:rsidR="00727B67" w:rsidRPr="00FB1CD4">
          <w:rPr>
            <w:rStyle w:val="Hyperlink"/>
            <w:noProof/>
          </w:rPr>
          <w:t>Figure 14. Verification key output. This value was hard coded in the smart contract for ZKPs verification.</w:t>
        </w:r>
        <w:r w:rsidR="00727B67">
          <w:rPr>
            <w:noProof/>
            <w:webHidden/>
          </w:rPr>
          <w:tab/>
        </w:r>
        <w:r w:rsidR="00727B67">
          <w:rPr>
            <w:noProof/>
            <w:webHidden/>
          </w:rPr>
          <w:fldChar w:fldCharType="begin"/>
        </w:r>
        <w:r w:rsidR="00727B67">
          <w:rPr>
            <w:noProof/>
            <w:webHidden/>
          </w:rPr>
          <w:instrText xml:space="preserve"> PAGEREF _Toc180083875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4839AD32" w14:textId="4486888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6" w:history="1">
        <w:r w:rsidR="00727B67" w:rsidRPr="00FB1CD4">
          <w:rPr>
            <w:rStyle w:val="Hyperlink"/>
            <w:noProof/>
          </w:rPr>
          <w:t>Figure 15. File public.json with the public signal values.</w:t>
        </w:r>
        <w:r w:rsidR="00727B67">
          <w:rPr>
            <w:noProof/>
            <w:webHidden/>
          </w:rPr>
          <w:tab/>
        </w:r>
        <w:r w:rsidR="00727B67">
          <w:rPr>
            <w:noProof/>
            <w:webHidden/>
          </w:rPr>
          <w:fldChar w:fldCharType="begin"/>
        </w:r>
        <w:r w:rsidR="00727B67">
          <w:rPr>
            <w:noProof/>
            <w:webHidden/>
          </w:rPr>
          <w:instrText xml:space="preserve"> PAGEREF _Toc180083876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7B62337" w14:textId="7E9971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7" w:history="1">
        <w:r w:rsidR="00727B67" w:rsidRPr="00FB1CD4">
          <w:rPr>
            <w:rStyle w:val="Hyperlink"/>
            <w:noProof/>
          </w:rPr>
          <w:t>Figure 16. File proof.json generated storing the proof value to be used at the smart contracts for ZKPs verification.</w:t>
        </w:r>
        <w:r w:rsidR="00727B67">
          <w:rPr>
            <w:noProof/>
            <w:webHidden/>
          </w:rPr>
          <w:tab/>
        </w:r>
        <w:r w:rsidR="00727B67">
          <w:rPr>
            <w:noProof/>
            <w:webHidden/>
          </w:rPr>
          <w:fldChar w:fldCharType="begin"/>
        </w:r>
        <w:r w:rsidR="00727B67">
          <w:rPr>
            <w:noProof/>
            <w:webHidden/>
          </w:rPr>
          <w:instrText xml:space="preserve"> PAGEREF _Toc180083877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5171DCD5" w14:textId="2E61E36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8" w:history="1">
        <w:r w:rsidR="00727B67" w:rsidRPr="00FB1CD4">
          <w:rPr>
            <w:rStyle w:val="Hyperlink"/>
            <w:noProof/>
          </w:rPr>
          <w:t>Figure 17. File input.json with the public and private inputs.</w:t>
        </w:r>
        <w:r w:rsidR="00727B67">
          <w:rPr>
            <w:noProof/>
            <w:webHidden/>
          </w:rPr>
          <w:tab/>
        </w:r>
        <w:r w:rsidR="00727B67">
          <w:rPr>
            <w:noProof/>
            <w:webHidden/>
          </w:rPr>
          <w:fldChar w:fldCharType="begin"/>
        </w:r>
        <w:r w:rsidR="00727B67">
          <w:rPr>
            <w:noProof/>
            <w:webHidden/>
          </w:rPr>
          <w:instrText xml:space="preserve"> PAGEREF _Toc180083878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1831A7C8" w14:textId="08D2035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9" w:history="1">
        <w:r w:rsidR="00727B67" w:rsidRPr="00FB1CD4">
          <w:rPr>
            <w:rStyle w:val="Hyperlink"/>
            <w:noProof/>
          </w:rPr>
          <w:t>Figure 18. Require JavaScript functionality to include a module in the code.</w:t>
        </w:r>
        <w:r w:rsidR="00727B67">
          <w:rPr>
            <w:noProof/>
            <w:webHidden/>
          </w:rPr>
          <w:tab/>
        </w:r>
        <w:r w:rsidR="00727B67">
          <w:rPr>
            <w:noProof/>
            <w:webHidden/>
          </w:rPr>
          <w:fldChar w:fldCharType="begin"/>
        </w:r>
        <w:r w:rsidR="00727B67">
          <w:rPr>
            <w:noProof/>
            <w:webHidden/>
          </w:rPr>
          <w:instrText xml:space="preserve"> PAGEREF _Toc180083879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43FE5350" w14:textId="2E08C0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0" w:history="1">
        <w:r w:rsidR="00727B67" w:rsidRPr="00FB1CD4">
          <w:rPr>
            <w:rStyle w:val="Hyperlink"/>
            <w:noProof/>
          </w:rPr>
          <w:t>Figure 19. The energy and apartment smart-contracts configuration file package.json is shown with snarkjs library added as a dependency.</w:t>
        </w:r>
        <w:r w:rsidR="00727B67">
          <w:rPr>
            <w:noProof/>
            <w:webHidden/>
          </w:rPr>
          <w:tab/>
        </w:r>
        <w:r w:rsidR="00727B67">
          <w:rPr>
            <w:noProof/>
            <w:webHidden/>
          </w:rPr>
          <w:fldChar w:fldCharType="begin"/>
        </w:r>
        <w:r w:rsidR="00727B67">
          <w:rPr>
            <w:noProof/>
            <w:webHidden/>
          </w:rPr>
          <w:instrText xml:space="preserve"> PAGEREF _Toc180083880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0ECEEB9F" w14:textId="0315F7E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1" w:history="1">
        <w:r w:rsidR="00727B67" w:rsidRPr="00FB1CD4">
          <w:rPr>
            <w:rStyle w:val="Hyperlink"/>
            <w:noProof/>
          </w:rPr>
          <w:t>Figure 20. Energy smart contract CreateAsset defines the apartment structure.</w:t>
        </w:r>
        <w:r w:rsidR="00727B67">
          <w:rPr>
            <w:noProof/>
            <w:webHidden/>
          </w:rPr>
          <w:tab/>
        </w:r>
        <w:r w:rsidR="00727B67">
          <w:rPr>
            <w:noProof/>
            <w:webHidden/>
          </w:rPr>
          <w:fldChar w:fldCharType="begin"/>
        </w:r>
        <w:r w:rsidR="00727B67">
          <w:rPr>
            <w:noProof/>
            <w:webHidden/>
          </w:rPr>
          <w:instrText xml:space="preserve"> PAGEREF _Toc180083881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3331F825" w14:textId="63E2289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2" w:history="1">
        <w:r w:rsidR="00727B67" w:rsidRPr="00FB1CD4">
          <w:rPr>
            <w:rStyle w:val="Hyperlink"/>
            <w:noProof/>
          </w:rPr>
          <w:t>Figure 21. Apartment smart contract function QueryEnergyUsage returns the energy used in each apartment.</w:t>
        </w:r>
        <w:r w:rsidR="00727B67">
          <w:rPr>
            <w:noProof/>
            <w:webHidden/>
          </w:rPr>
          <w:tab/>
        </w:r>
        <w:r w:rsidR="00727B67">
          <w:rPr>
            <w:noProof/>
            <w:webHidden/>
          </w:rPr>
          <w:fldChar w:fldCharType="begin"/>
        </w:r>
        <w:r w:rsidR="00727B67">
          <w:rPr>
            <w:noProof/>
            <w:webHidden/>
          </w:rPr>
          <w:instrText xml:space="preserve"> PAGEREF _Toc180083882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1F0984ED" w14:textId="2E4EAE5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3" w:history="1">
        <w:r w:rsidR="00727B67" w:rsidRPr="00FB1CD4">
          <w:rPr>
            <w:rStyle w:val="Hyperlink"/>
            <w:noProof/>
          </w:rPr>
          <w:t>Figure 22. CreateAsset function in Energy smart contract.</w:t>
        </w:r>
        <w:r w:rsidR="00727B67">
          <w:rPr>
            <w:noProof/>
            <w:webHidden/>
          </w:rPr>
          <w:tab/>
        </w:r>
        <w:r w:rsidR="00727B67">
          <w:rPr>
            <w:noProof/>
            <w:webHidden/>
          </w:rPr>
          <w:fldChar w:fldCharType="begin"/>
        </w:r>
        <w:r w:rsidR="00727B67">
          <w:rPr>
            <w:noProof/>
            <w:webHidden/>
          </w:rPr>
          <w:instrText xml:space="preserve"> PAGEREF _Toc180083883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4B3D37A3" w14:textId="6DF05B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4" w:history="1">
        <w:r w:rsidR="00727B67" w:rsidRPr="00FB1CD4">
          <w:rPr>
            <w:rStyle w:val="Hyperlink"/>
            <w:noProof/>
          </w:rPr>
          <w:t>Figure 23. GetEnergyUsage in energy smart contract.</w:t>
        </w:r>
        <w:r w:rsidR="00727B67">
          <w:rPr>
            <w:noProof/>
            <w:webHidden/>
          </w:rPr>
          <w:tab/>
        </w:r>
        <w:r w:rsidR="00727B67">
          <w:rPr>
            <w:noProof/>
            <w:webHidden/>
          </w:rPr>
          <w:fldChar w:fldCharType="begin"/>
        </w:r>
        <w:r w:rsidR="00727B67">
          <w:rPr>
            <w:noProof/>
            <w:webHidden/>
          </w:rPr>
          <w:instrText xml:space="preserve"> PAGEREF _Toc180083884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068C4342" w14:textId="6F16620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5" w:history="1">
        <w:r w:rsidR="00727B67" w:rsidRPr="00FB1CD4">
          <w:rPr>
            <w:rStyle w:val="Hyperlink"/>
            <w:noProof/>
          </w:rPr>
          <w:t>Figure 24. VerifyPlonk function code.</w:t>
        </w:r>
        <w:r w:rsidR="00727B67">
          <w:rPr>
            <w:noProof/>
            <w:webHidden/>
          </w:rPr>
          <w:tab/>
        </w:r>
        <w:r w:rsidR="00727B67">
          <w:rPr>
            <w:noProof/>
            <w:webHidden/>
          </w:rPr>
          <w:fldChar w:fldCharType="begin"/>
        </w:r>
        <w:r w:rsidR="00727B67">
          <w:rPr>
            <w:noProof/>
            <w:webHidden/>
          </w:rPr>
          <w:instrText xml:space="preserve"> PAGEREF _Toc180083885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4DFCE2B0" w14:textId="3DC9EC7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6" w:history="1">
        <w:r w:rsidR="00727B67" w:rsidRPr="00FB1CD4">
          <w:rPr>
            <w:rStyle w:val="Hyperlink"/>
            <w:noProof/>
          </w:rPr>
          <w:t>Figure 25. VerifyGroth16 function code.</w:t>
        </w:r>
        <w:r w:rsidR="00727B67">
          <w:rPr>
            <w:noProof/>
            <w:webHidden/>
          </w:rPr>
          <w:tab/>
        </w:r>
        <w:r w:rsidR="00727B67">
          <w:rPr>
            <w:noProof/>
            <w:webHidden/>
          </w:rPr>
          <w:fldChar w:fldCharType="begin"/>
        </w:r>
        <w:r w:rsidR="00727B67">
          <w:rPr>
            <w:noProof/>
            <w:webHidden/>
          </w:rPr>
          <w:instrText xml:space="preserve"> PAGEREF _Toc180083886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79915E1D" w14:textId="1F9496F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7" w:history="1">
        <w:r w:rsidR="00727B67" w:rsidRPr="00FB1CD4">
          <w:rPr>
            <w:rStyle w:val="Hyperlink"/>
            <w:noProof/>
          </w:rPr>
          <w:t>Figure 26. VerifyFflonk function code.</w:t>
        </w:r>
        <w:r w:rsidR="00727B67">
          <w:rPr>
            <w:noProof/>
            <w:webHidden/>
          </w:rPr>
          <w:tab/>
        </w:r>
        <w:r w:rsidR="00727B67">
          <w:rPr>
            <w:noProof/>
            <w:webHidden/>
          </w:rPr>
          <w:fldChar w:fldCharType="begin"/>
        </w:r>
        <w:r w:rsidR="00727B67">
          <w:rPr>
            <w:noProof/>
            <w:webHidden/>
          </w:rPr>
          <w:instrText xml:space="preserve"> PAGEREF _Toc180083887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58D4791E" w14:textId="2AF662A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8" w:history="1">
        <w:r w:rsidR="00727B67" w:rsidRPr="00FB1CD4">
          <w:rPr>
            <w:rStyle w:val="Hyperlink"/>
            <w:noProof/>
          </w:rPr>
          <w:t>Figure 27. NodeJS application createAsset function for creating apartments with energy usage random integer value in apartment smart contract.</w:t>
        </w:r>
        <w:r w:rsidR="00727B67">
          <w:rPr>
            <w:noProof/>
            <w:webHidden/>
          </w:rPr>
          <w:tab/>
        </w:r>
        <w:r w:rsidR="00727B67">
          <w:rPr>
            <w:noProof/>
            <w:webHidden/>
          </w:rPr>
          <w:fldChar w:fldCharType="begin"/>
        </w:r>
        <w:r w:rsidR="00727B67">
          <w:rPr>
            <w:noProof/>
            <w:webHidden/>
          </w:rPr>
          <w:instrText xml:space="preserve"> PAGEREF _Toc180083888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A375407" w14:textId="628150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9" w:history="1">
        <w:r w:rsidR="00727B67" w:rsidRPr="00FB1CD4">
          <w:rPr>
            <w:rStyle w:val="Hyperlink"/>
            <w:noProof/>
          </w:rPr>
          <w:t>Figure 28. NodeJS application createAsset function for creating apartments with energy usage value equal 0 in energy smart contract.</w:t>
        </w:r>
        <w:r w:rsidR="00727B67">
          <w:rPr>
            <w:noProof/>
            <w:webHidden/>
          </w:rPr>
          <w:tab/>
        </w:r>
        <w:r w:rsidR="00727B67">
          <w:rPr>
            <w:noProof/>
            <w:webHidden/>
          </w:rPr>
          <w:fldChar w:fldCharType="begin"/>
        </w:r>
        <w:r w:rsidR="00727B67">
          <w:rPr>
            <w:noProof/>
            <w:webHidden/>
          </w:rPr>
          <w:instrText xml:space="preserve"> PAGEREF _Toc180083889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79F9277" w14:textId="42F3D66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0" w:history="1">
        <w:r w:rsidR="00727B67" w:rsidRPr="00FB1CD4">
          <w:rPr>
            <w:rStyle w:val="Hyperlink"/>
            <w:noProof/>
          </w:rPr>
          <w:t>Figure 29. Energy NodeJS application updateAsset triggers the process of fetching energy usage from apartment smart contract.</w:t>
        </w:r>
        <w:r w:rsidR="00727B67">
          <w:rPr>
            <w:noProof/>
            <w:webHidden/>
          </w:rPr>
          <w:tab/>
        </w:r>
        <w:r w:rsidR="00727B67">
          <w:rPr>
            <w:noProof/>
            <w:webHidden/>
          </w:rPr>
          <w:fldChar w:fldCharType="begin"/>
        </w:r>
        <w:r w:rsidR="00727B67">
          <w:rPr>
            <w:noProof/>
            <w:webHidden/>
          </w:rPr>
          <w:instrText xml:space="preserve"> PAGEREF _Toc180083890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6FC2DE15" w14:textId="3BB6790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1" w:history="1">
        <w:r w:rsidR="00727B67" w:rsidRPr="00FB1CD4">
          <w:rPr>
            <w:rStyle w:val="Hyperlink"/>
            <w:noProof/>
          </w:rPr>
          <w:t>Figure 30. Energy NodeJS application oracleUpdateAsset function.</w:t>
        </w:r>
        <w:r w:rsidR="00727B67">
          <w:rPr>
            <w:noProof/>
            <w:webHidden/>
          </w:rPr>
          <w:tab/>
        </w:r>
        <w:r w:rsidR="00727B67">
          <w:rPr>
            <w:noProof/>
            <w:webHidden/>
          </w:rPr>
          <w:fldChar w:fldCharType="begin"/>
        </w:r>
        <w:r w:rsidR="00727B67">
          <w:rPr>
            <w:noProof/>
            <w:webHidden/>
          </w:rPr>
          <w:instrText xml:space="preserve"> PAGEREF _Toc180083891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21CEB953" w14:textId="5966DDD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2" w:history="1">
        <w:r w:rsidR="00727B67" w:rsidRPr="00FB1CD4">
          <w:rPr>
            <w:rStyle w:val="Hyperlink"/>
            <w:noProof/>
          </w:rPr>
          <w:t>Figure 31. Energy NodeJS application CallOracle function.</w:t>
        </w:r>
        <w:r w:rsidR="00727B67">
          <w:rPr>
            <w:noProof/>
            <w:webHidden/>
          </w:rPr>
          <w:tab/>
        </w:r>
        <w:r w:rsidR="00727B67">
          <w:rPr>
            <w:noProof/>
            <w:webHidden/>
          </w:rPr>
          <w:fldChar w:fldCharType="begin"/>
        </w:r>
        <w:r w:rsidR="00727B67">
          <w:rPr>
            <w:noProof/>
            <w:webHidden/>
          </w:rPr>
          <w:instrText xml:space="preserve"> PAGEREF _Toc180083892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12A87BFF" w14:textId="2EA28CF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3" w:history="1">
        <w:r w:rsidR="00727B67" w:rsidRPr="00FB1CD4">
          <w:rPr>
            <w:rStyle w:val="Hyperlink"/>
            <w:noProof/>
          </w:rPr>
          <w:t>Figure 32. Energy smart contract OracleUpdateAsset function.</w:t>
        </w:r>
        <w:r w:rsidR="00727B67">
          <w:rPr>
            <w:noProof/>
            <w:webHidden/>
          </w:rPr>
          <w:tab/>
        </w:r>
        <w:r w:rsidR="00727B67">
          <w:rPr>
            <w:noProof/>
            <w:webHidden/>
          </w:rPr>
          <w:fldChar w:fldCharType="begin"/>
        </w:r>
        <w:r w:rsidR="00727B67">
          <w:rPr>
            <w:noProof/>
            <w:webHidden/>
          </w:rPr>
          <w:instrText xml:space="preserve"> PAGEREF _Toc180083893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64A9AD1E" w14:textId="567DAC6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4" w:history="1">
        <w:r w:rsidR="00727B67" w:rsidRPr="00FB1CD4">
          <w:rPr>
            <w:rStyle w:val="Hyperlink"/>
            <w:noProof/>
          </w:rPr>
          <w:t>Figure 33. Apartment smart contract CreateAsset function terminal output.</w:t>
        </w:r>
        <w:r w:rsidR="00727B67">
          <w:rPr>
            <w:noProof/>
            <w:webHidden/>
          </w:rPr>
          <w:tab/>
        </w:r>
        <w:r w:rsidR="00727B67">
          <w:rPr>
            <w:noProof/>
            <w:webHidden/>
          </w:rPr>
          <w:fldChar w:fldCharType="begin"/>
        </w:r>
        <w:r w:rsidR="00727B67">
          <w:rPr>
            <w:noProof/>
            <w:webHidden/>
          </w:rPr>
          <w:instrText xml:space="preserve"> PAGEREF _Toc180083894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5C633CAD" w14:textId="2BF96BF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5" w:history="1">
        <w:r w:rsidR="00727B67" w:rsidRPr="00FB1CD4">
          <w:rPr>
            <w:rStyle w:val="Hyperlink"/>
            <w:noProof/>
          </w:rPr>
          <w:t>Figure 34. Energy smart contract function CreateAsset with EnergyUsage attribute equals 0.</w:t>
        </w:r>
        <w:r w:rsidR="00727B67">
          <w:rPr>
            <w:noProof/>
            <w:webHidden/>
          </w:rPr>
          <w:tab/>
        </w:r>
        <w:r w:rsidR="00727B67">
          <w:rPr>
            <w:noProof/>
            <w:webHidden/>
          </w:rPr>
          <w:fldChar w:fldCharType="begin"/>
        </w:r>
        <w:r w:rsidR="00727B67">
          <w:rPr>
            <w:noProof/>
            <w:webHidden/>
          </w:rPr>
          <w:instrText xml:space="preserve"> PAGEREF _Toc180083895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661B9E73" w14:textId="7C2BF68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6" w:history="1">
        <w:r w:rsidR="00727B67" w:rsidRPr="00FB1CD4">
          <w:rPr>
            <w:rStyle w:val="Hyperlink"/>
            <w:noProof/>
          </w:rPr>
          <w:t>Figure 35. Energy smart contract UpdateAsset function output.</w:t>
        </w:r>
        <w:r w:rsidR="00727B67">
          <w:rPr>
            <w:noProof/>
            <w:webHidden/>
          </w:rPr>
          <w:tab/>
        </w:r>
        <w:r w:rsidR="00727B67">
          <w:rPr>
            <w:noProof/>
            <w:webHidden/>
          </w:rPr>
          <w:fldChar w:fldCharType="begin"/>
        </w:r>
        <w:r w:rsidR="00727B67">
          <w:rPr>
            <w:noProof/>
            <w:webHidden/>
          </w:rPr>
          <w:instrText xml:space="preserve"> PAGEREF _Toc180083896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4C9A874E" w14:textId="6AE22A3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7" w:history="1">
        <w:r w:rsidR="00727B67" w:rsidRPr="00FB1CD4">
          <w:rPr>
            <w:rStyle w:val="Hyperlink"/>
            <w:noProof/>
          </w:rPr>
          <w:t>Figure 36. Energy smart contract UpdateAsset terminal output execution showing the asset with the low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7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F4599E5" w14:textId="41A2DEE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8" w:history="1">
        <w:r w:rsidR="00727B67" w:rsidRPr="00FB1CD4">
          <w:rPr>
            <w:rStyle w:val="Hyperlink"/>
            <w:noProof/>
          </w:rPr>
          <w:t>Figure 37. Energy smart contract UpdateAsset terminal output execution showing the asset with the high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8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0C2DC8E0" w14:textId="49C70C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9" w:history="1">
        <w:r w:rsidR="00727B67" w:rsidRPr="00FB1CD4">
          <w:rPr>
            <w:rStyle w:val="Hyperlink"/>
            <w:noProof/>
          </w:rPr>
          <w:t>Figure 38. Energy smart contract UpdateAsset terminal output summary using the Plonk protocol.</w:t>
        </w:r>
        <w:r w:rsidR="00727B67">
          <w:rPr>
            <w:noProof/>
            <w:webHidden/>
          </w:rPr>
          <w:tab/>
        </w:r>
        <w:r w:rsidR="00727B67">
          <w:rPr>
            <w:noProof/>
            <w:webHidden/>
          </w:rPr>
          <w:fldChar w:fldCharType="begin"/>
        </w:r>
        <w:r w:rsidR="00727B67">
          <w:rPr>
            <w:noProof/>
            <w:webHidden/>
          </w:rPr>
          <w:instrText xml:space="preserve"> PAGEREF _Toc180083899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37FF551" w14:textId="63BBA8E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0" w:history="1">
        <w:r w:rsidR="00727B67" w:rsidRPr="00FB1CD4">
          <w:rPr>
            <w:rStyle w:val="Hyperlink"/>
            <w:noProof/>
          </w:rPr>
          <w:t>Figure 39. Energy smart contract UpdateAsset terminal output execution showing the asset with the low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0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6EF30A40" w14:textId="05367E9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1" w:history="1">
        <w:r w:rsidR="00727B67" w:rsidRPr="00FB1CD4">
          <w:rPr>
            <w:rStyle w:val="Hyperlink"/>
            <w:noProof/>
          </w:rPr>
          <w:t>Figure 40. Energy smart contract UpdateAsset terminal output execution showing the asset with the high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1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7CDD33AE" w14:textId="3B69286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2" w:history="1">
        <w:r w:rsidR="00727B67" w:rsidRPr="00FB1CD4">
          <w:rPr>
            <w:rStyle w:val="Hyperlink"/>
            <w:noProof/>
          </w:rPr>
          <w:t>Figure 41. Energy smart contract UpdateAsset terminal output summary using the Groth16 protocol.</w:t>
        </w:r>
        <w:r w:rsidR="00727B67">
          <w:rPr>
            <w:noProof/>
            <w:webHidden/>
          </w:rPr>
          <w:tab/>
        </w:r>
        <w:r w:rsidR="00727B67">
          <w:rPr>
            <w:noProof/>
            <w:webHidden/>
          </w:rPr>
          <w:fldChar w:fldCharType="begin"/>
        </w:r>
        <w:r w:rsidR="00727B67">
          <w:rPr>
            <w:noProof/>
            <w:webHidden/>
          </w:rPr>
          <w:instrText xml:space="preserve"> PAGEREF _Toc180083902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D1492C5" w14:textId="2AD50B2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3" w:history="1">
        <w:r w:rsidR="00727B67" w:rsidRPr="00FB1CD4">
          <w:rPr>
            <w:rStyle w:val="Hyperlink"/>
            <w:noProof/>
          </w:rPr>
          <w:t>Figure 42. Energy smart contract UpdateAsset terminal output execution showing the asset with the low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3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294F7373" w14:textId="2349F15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4" w:history="1">
        <w:r w:rsidR="00727B67" w:rsidRPr="00FB1CD4">
          <w:rPr>
            <w:rStyle w:val="Hyperlink"/>
            <w:noProof/>
          </w:rPr>
          <w:t>Figure 43. Energy smart contract UpdateAsset terminal output execution showing the asset with the high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4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680CBB1F" w14:textId="6144EAC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5" w:history="1">
        <w:r w:rsidR="00727B67" w:rsidRPr="00FB1CD4">
          <w:rPr>
            <w:rStyle w:val="Hyperlink"/>
            <w:noProof/>
          </w:rPr>
          <w:t>Figure 44. Energy smart contract UpdateAsset terminal output summary using the Fflonk protocol.</w:t>
        </w:r>
        <w:r w:rsidR="00727B67">
          <w:rPr>
            <w:noProof/>
            <w:webHidden/>
          </w:rPr>
          <w:tab/>
        </w:r>
        <w:r w:rsidR="00727B67">
          <w:rPr>
            <w:noProof/>
            <w:webHidden/>
          </w:rPr>
          <w:fldChar w:fldCharType="begin"/>
        </w:r>
        <w:r w:rsidR="00727B67">
          <w:rPr>
            <w:noProof/>
            <w:webHidden/>
          </w:rPr>
          <w:instrText xml:space="preserve"> PAGEREF _Toc180083905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B7384E1" w14:textId="7167CEF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6" w:history="1">
        <w:r w:rsidR="00727B67" w:rsidRPr="00FB1CD4">
          <w:rPr>
            <w:rStyle w:val="Hyperlink"/>
            <w:noProof/>
          </w:rPr>
          <w:t>Figure 45. OracleUpdateAsset terminal output execution with Accuweather API attribute TypeID equals 0.</w:t>
        </w:r>
        <w:r w:rsidR="00727B67">
          <w:rPr>
            <w:noProof/>
            <w:webHidden/>
          </w:rPr>
          <w:tab/>
        </w:r>
        <w:r w:rsidR="00727B67">
          <w:rPr>
            <w:noProof/>
            <w:webHidden/>
          </w:rPr>
          <w:fldChar w:fldCharType="begin"/>
        </w:r>
        <w:r w:rsidR="00727B67">
          <w:rPr>
            <w:noProof/>
            <w:webHidden/>
          </w:rPr>
          <w:instrText xml:space="preserve"> PAGEREF _Toc180083906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29BD85CE" w14:textId="21007C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7" w:history="1">
        <w:r w:rsidR="00727B67" w:rsidRPr="00FB1CD4">
          <w:rPr>
            <w:rStyle w:val="Hyperlink"/>
            <w:noProof/>
          </w:rPr>
          <w:t>Figure 46. OracleUpdateAsset terminal output execution with Accuweather API attribute TypeID equals 1.</w:t>
        </w:r>
        <w:r w:rsidR="00727B67">
          <w:rPr>
            <w:noProof/>
            <w:webHidden/>
          </w:rPr>
          <w:tab/>
        </w:r>
        <w:r w:rsidR="00727B67">
          <w:rPr>
            <w:noProof/>
            <w:webHidden/>
          </w:rPr>
          <w:fldChar w:fldCharType="begin"/>
        </w:r>
        <w:r w:rsidR="00727B67">
          <w:rPr>
            <w:noProof/>
            <w:webHidden/>
          </w:rPr>
          <w:instrText xml:space="preserve"> PAGEREF _Toc180083907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5EB9F749" w14:textId="66C2F00C" w:rsidR="007B3C24" w:rsidRDefault="009870E5">
      <w:r w:rsidRPr="009870E5">
        <w:fldChar w:fldCharType="end"/>
      </w:r>
      <w:r w:rsidR="007B3C24">
        <w:br w:type="page"/>
      </w:r>
    </w:p>
    <w:p w14:paraId="500F8B1A" w14:textId="4162B649" w:rsidR="00865055" w:rsidRPr="00856E7B" w:rsidRDefault="00FE4AC6" w:rsidP="00856E7B">
      <w:pPr>
        <w:pStyle w:val="Heading1"/>
        <w:rPr>
          <w:color w:val="000000" w:themeColor="text1"/>
        </w:rPr>
      </w:pPr>
      <w:bookmarkStart w:id="1" w:name="_Toc180081481"/>
      <w:r>
        <w:rPr>
          <w:color w:val="000000" w:themeColor="text1"/>
        </w:rPr>
        <w:lastRenderedPageBreak/>
        <w:t>Abstract</w:t>
      </w:r>
      <w:bookmarkEnd w:id="1"/>
    </w:p>
    <w:p w14:paraId="7A22C046" w14:textId="49EB72BD" w:rsidR="00CE2716" w:rsidRDefault="003F6666" w:rsidP="00081BC8">
      <w:pPr>
        <w:jc w:val="both"/>
      </w:pPr>
      <w:r w:rsidRPr="003F6666">
        <w:t>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w:t>
      </w:r>
      <w:r w:rsidR="0065196F">
        <w:t xml:space="preserve"> privacy,</w:t>
      </w:r>
      <w:r w:rsidRPr="003F6666">
        <w:t xml:space="preserve">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05E215BA" w:rsidR="00970C86" w:rsidRDefault="00970C86" w:rsidP="00081BC8">
      <w:pPr>
        <w:jc w:val="both"/>
      </w:pPr>
      <w:r>
        <w:t>After running three tests, one for each protocol, the results have shown that</w:t>
      </w:r>
      <w:r w:rsidR="0065196F">
        <w:t xml:space="preserve"> even though the three of them provide</w:t>
      </w:r>
      <w:r w:rsidR="0071540A">
        <w:t xml:space="preserve"> security,</w:t>
      </w:r>
      <w:r w:rsidR="0065196F">
        <w:t xml:space="preserve"> anonymity and privacy,</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20.535 milliseconds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4ED055CB" w:rsidR="00E1311C"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443560D3" w14:textId="4A7D1805" w:rsidR="00CD4B9A" w:rsidRPr="00D7143A" w:rsidRDefault="00E1311C" w:rsidP="00E1311C">
      <w:r>
        <w:br w:type="page"/>
      </w:r>
    </w:p>
    <w:p w14:paraId="7941014C" w14:textId="1605DE02" w:rsidR="00FE4AC6" w:rsidRDefault="00FE4AC6" w:rsidP="002B463E">
      <w:pPr>
        <w:pStyle w:val="Heading1"/>
        <w:numPr>
          <w:ilvl w:val="0"/>
          <w:numId w:val="6"/>
        </w:numPr>
        <w:rPr>
          <w:color w:val="000000" w:themeColor="text1"/>
        </w:rPr>
      </w:pPr>
      <w:bookmarkStart w:id="2" w:name="_Toc180081482"/>
      <w:r>
        <w:rPr>
          <w:color w:val="000000" w:themeColor="text1"/>
        </w:rPr>
        <w:lastRenderedPageBreak/>
        <w:t>Introduc</w:t>
      </w:r>
      <w:r w:rsidR="00F90532">
        <w:rPr>
          <w:color w:val="000000" w:themeColor="text1"/>
        </w:rPr>
        <w:t>tion</w:t>
      </w:r>
      <w:bookmarkEnd w:id="2"/>
    </w:p>
    <w:p w14:paraId="14C2C1C1" w14:textId="3E642C06" w:rsidR="00591576" w:rsidRDefault="00591576" w:rsidP="00591576">
      <w:pPr>
        <w:jc w:val="both"/>
      </w:pPr>
      <w:r>
        <w:t>Security is paramount in a smart city environment</w:t>
      </w:r>
      <w:r w:rsidR="00DB5841">
        <w:t xml:space="preserve"> a</w:t>
      </w:r>
      <w:r>
        <w:t>s the population grows and urbanisation becomes more complex. Records generated by and for their inhabitants</w:t>
      </w:r>
      <w:r w:rsidR="0071540A">
        <w:t xml:space="preserve"> -</w:t>
      </w:r>
      <w:r w:rsidR="008A5A08">
        <w:t>also named</w:t>
      </w:r>
      <w:r w:rsidR="00FF4533">
        <w:t xml:space="preserve"> smart people,</w:t>
      </w:r>
      <w:r>
        <w:t xml:space="preserve"> </w:t>
      </w:r>
      <w:r w:rsidR="00FF4533">
        <w:t>the</w:t>
      </w:r>
      <w:r>
        <w:t xml:space="preserve"> </w:t>
      </w:r>
      <w:r w:rsidR="00DB5841">
        <w:t>associated devices</w:t>
      </w:r>
      <w:r w:rsidR="008A5A08">
        <w:t xml:space="preserve"> which generate</w:t>
      </w:r>
      <w:r w:rsidR="00FF4533">
        <w:t xml:space="preserve"> smart mobility, smart living, smart environment, smart economy and smart governance</w:t>
      </w:r>
      <w:r w:rsidR="0071540A">
        <w:t>-</w:t>
      </w:r>
      <w:r w:rsidR="00DB5841">
        <w:t xml:space="preserve"> push the limits of data recollection</w:t>
      </w:r>
      <w:r w:rsidR="008A5A08">
        <w:t xml:space="preserve">, </w:t>
      </w:r>
      <w:r w:rsidR="00DB5841">
        <w:t>processing performance and security</w:t>
      </w:r>
      <w:r w:rsidR="0071540A">
        <w:t>, anonymity and privacy</w:t>
      </w:r>
      <w:r w:rsidR="004825E8">
        <w:t xml:space="preserve"> when the information is transmitted o</w:t>
      </w:r>
      <w:r w:rsidR="006457A6">
        <w:t>r</w:t>
      </w:r>
      <w:r w:rsidR="004825E8">
        <w:t xml:space="preserve"> stored</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18BB567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Enisa,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Zarrin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 xml:space="preserve">ed characteristics. Every node must possess the capacity to </w:t>
      </w:r>
      <w:r w:rsidRPr="00856E7B">
        <w:lastRenderedPageBreak/>
        <w:t>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59E57F4F"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 xml:space="preserve">Supporting their statement, the authors express that </w:t>
      </w:r>
      <w:r w:rsidR="00777715">
        <w:t xml:space="preserve">FHE </w:t>
      </w:r>
      <w:r w:rsidR="00401761">
        <w:t>s</w:t>
      </w:r>
      <w:r w:rsidR="00C03D15">
        <w:t>ecurity relies on the fact that data remains encrypted from the beginning to the end of the process</w:t>
      </w:r>
      <w:r w:rsidR="00777715">
        <w:t xml:space="preserve">. Thus, data is private. The reason is </w:t>
      </w:r>
      <w:r w:rsidR="00F9787E">
        <w:t>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w:t>
      </w:r>
      <w:r w:rsidR="00777715">
        <w:t xml:space="preserve"> to verify the data</w:t>
      </w:r>
      <w:r w:rsidR="00B50053">
        <w:t xml:space="preserv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Ernstberger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65A103B6" w14:textId="77777777" w:rsidR="00FD177A" w:rsidRDefault="00FD177A" w:rsidP="00345AE1">
      <w:pPr>
        <w:jc w:val="both"/>
      </w:pPr>
    </w:p>
    <w:p w14:paraId="574E6C2A" w14:textId="25DFF9F3" w:rsidR="00FD177A" w:rsidRDefault="00FD177A" w:rsidP="00345AE1">
      <w:pPr>
        <w:jc w:val="both"/>
      </w:pPr>
      <w:r>
        <w:t xml:space="preserve">The main idea behind preserving the privacy in a blockchain using ZKPs protocols is by obfuscating the </w:t>
      </w:r>
      <w:r w:rsidR="0006323E">
        <w:t>data</w:t>
      </w:r>
      <w:r>
        <w:t xml:space="preserve"> chains </w:t>
      </w:r>
      <w:r w:rsidRPr="00FD177A">
        <w:t xml:space="preserve">using multiple mixer pools with fixed transaction </w:t>
      </w:r>
      <w:r w:rsidR="0006323E">
        <w:t>data</w:t>
      </w:r>
      <w:r w:rsidRPr="00FD177A">
        <w:t>.</w:t>
      </w:r>
      <w:r>
        <w:t xml:space="preserve"> An example of </w:t>
      </w:r>
      <w:r w:rsidR="00364656">
        <w:t xml:space="preserve">a </w:t>
      </w:r>
      <w:r>
        <w:t xml:space="preserve">method to maintain privacy is </w:t>
      </w:r>
      <w:proofErr w:type="spellStart"/>
      <w:r>
        <w:t>ZeroCash</w:t>
      </w:r>
      <w:proofErr w:type="spellEnd"/>
      <w:r w:rsidR="00364656">
        <w:t xml:space="preserve"> application</w:t>
      </w:r>
      <w:r>
        <w:t xml:space="preserve">. </w:t>
      </w:r>
      <w:r w:rsidRPr="00FD177A">
        <w:t>The number of transactions in the protocol determines the privacy strength, which depends on the anonymity set size</w:t>
      </w:r>
      <w:r>
        <w:t xml:space="preserve"> </w:t>
      </w:r>
      <w:r>
        <w:fldChar w:fldCharType="begin"/>
      </w:r>
      <w:r>
        <w:instrText xml:space="preserve"> ADDIN EN.CITE &lt;EndNote&gt;&lt;Cite&gt;&lt;Author&gt;Guo&lt;/Author&gt;&lt;Year&gt;2024&lt;/Year&gt;&lt;RecNum&gt;131&lt;/RecNum&gt;&lt;DisplayText&gt;(Guo et al., 2024)&lt;/DisplayText&gt;&lt;record&gt;&lt;rec-number&gt;131&lt;/rec-number&gt;&lt;foreign-keys&gt;&lt;key app="EN" db-id="refdsetfmxfv0xezzx0x00r2eas9wvvxsrxv" timestamp="1729283390"&gt;131&lt;/key&gt;&lt;/foreign-keys&gt;&lt;ref-type name="Journal Article"&gt;17&lt;/ref-type&gt;&lt;contributors&gt;&lt;authors&gt;&lt;author&gt;Guo, Hanze&lt;/author&gt;&lt;author&gt;Feng, Yebo&lt;/author&gt;&lt;author&gt;Wu, Cong&lt;/author&gt;&lt;author&gt;Li, Zengpeng&lt;/author&gt;&lt;author&gt;Xu, Jiahua&lt;/author&gt;&lt;/authors&gt;&lt;/contributors&gt;&lt;titles&gt;&lt;title&gt;Benchmarking ZK-Friendly Hash Functions and SNARK Proving Systems for EVM-compatible Blockchains&lt;/title&gt;&lt;secondary-title&gt;arXiv preprint arXiv:2409.01976&lt;/secondary-title&gt;&lt;/titles&gt;&lt;periodical&gt;&lt;full-title&gt;arXiv preprint arXiv:2409.01976&lt;/full-title&gt;&lt;/periodical&gt;&lt;dates&gt;&lt;year&gt;2024&lt;/year&gt;&lt;/dates&gt;&lt;urls&gt;&lt;/urls&gt;&lt;/record&gt;&lt;/Cite&gt;&lt;/EndNote&gt;</w:instrText>
      </w:r>
      <w:r>
        <w:fldChar w:fldCharType="separate"/>
      </w:r>
      <w:r>
        <w:rPr>
          <w:noProof/>
        </w:rPr>
        <w:t>(Guo et al., 2024)</w:t>
      </w:r>
      <w:r>
        <w:fldChar w:fldCharType="end"/>
      </w:r>
      <w:r>
        <w:t xml:space="preserve">. Moreover, the subjacent concept is </w:t>
      </w:r>
      <w:r w:rsidR="00364656">
        <w:t xml:space="preserve">that </w:t>
      </w:r>
      <w:r>
        <w:t>you have one metre by one metre picture with hundreds of people in it. The location of one individual is required, and it is known that the person is in the picture</w:t>
      </w:r>
      <w:r w:rsidR="00364656">
        <w:t>.</w:t>
      </w:r>
      <w:r w:rsidR="0006323E">
        <w:t xml:space="preserve"> In other words, y</w:t>
      </w:r>
      <w:r w:rsidR="0006323E">
        <w:t xml:space="preserve">ou have to prove that you know where the individual is without revealing its location. </w:t>
      </w:r>
      <w:r w:rsidR="00364656">
        <w:t>However,</w:t>
      </w:r>
      <w:r>
        <w:t xml:space="preserve"> </w:t>
      </w:r>
      <w:r w:rsidR="00364656">
        <w:t xml:space="preserve">it </w:t>
      </w:r>
      <w:r>
        <w:t>is hard to reach its position because of the other people in the picture. Mathematically speaking</w:t>
      </w:r>
      <w:r w:rsidR="00364656">
        <w:t xml:space="preserve">, </w:t>
      </w:r>
      <w:r w:rsidR="00AA1E13">
        <w:t xml:space="preserve">if you don’t know its position, </w:t>
      </w:r>
      <w:r w:rsidR="00364656">
        <w:t>it</w:t>
      </w:r>
      <w:r>
        <w:t xml:space="preserve"> is possible to get </w:t>
      </w:r>
      <w:r w:rsidR="00AA1E13">
        <w:t>it</w:t>
      </w:r>
      <w:r>
        <w:t xml:space="preserve"> by brute force and, depending on the </w:t>
      </w:r>
      <w:r w:rsidR="00364656">
        <w:t>number</w:t>
      </w:r>
      <w:r>
        <w:t xml:space="preserve"> of people and the </w:t>
      </w:r>
      <w:r w:rsidR="00364656">
        <w:t>size</w:t>
      </w:r>
      <w:r>
        <w:t xml:space="preserve"> of the image</w:t>
      </w:r>
      <w:r w:rsidR="00364656">
        <w:t>,</w:t>
      </w:r>
      <w:r>
        <w:t xml:space="preserve"> the time needed to reach it. However, if the picture w</w:t>
      </w:r>
      <w:r w:rsidR="00364656">
        <w:t>as</w:t>
      </w:r>
      <w:r>
        <w:t xml:space="preserve"> one kilometre by kilometre</w:t>
      </w:r>
      <w:r w:rsidR="00AA1E13">
        <w:t xml:space="preserve"> instead of metres,</w:t>
      </w:r>
      <w:r>
        <w:t xml:space="preserve"> with millions of people in it, using brute force is </w:t>
      </w:r>
      <w:r w:rsidR="00364656">
        <w:t xml:space="preserve">simply </w:t>
      </w:r>
      <w:r>
        <w:t>no</w:t>
      </w:r>
      <w:r w:rsidR="00364656">
        <w:t>t</w:t>
      </w:r>
      <w:r>
        <w:t xml:space="preserve"> feasible because using conventional computing capacity would take </w:t>
      </w:r>
      <w:r w:rsidR="00364656">
        <w:t>hundreds or even thousands</w:t>
      </w:r>
      <w:r>
        <w:t xml:space="preserve"> of years</w:t>
      </w:r>
      <w:r w:rsidR="00364656">
        <w:t>.</w:t>
      </w:r>
      <w:r>
        <w:t xml:space="preserve">   </w:t>
      </w:r>
    </w:p>
    <w:p w14:paraId="0D6329DD" w14:textId="77777777" w:rsidR="00CE2716" w:rsidRDefault="00CE2716" w:rsidP="00345AE1">
      <w:pPr>
        <w:jc w:val="both"/>
      </w:pPr>
    </w:p>
    <w:p w14:paraId="466F29E0" w14:textId="3A83EBFC" w:rsidR="00CE2716" w:rsidRDefault="00CE2716" w:rsidP="00CE2716">
      <w:pPr>
        <w:jc w:val="both"/>
      </w:pPr>
      <w:r>
        <w:lastRenderedPageBreak/>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w:t>
      </w:r>
      <w:r w:rsidR="003D6C52">
        <w:t>This</w:t>
      </w:r>
      <w:r>
        <w:t xml:space="preserve"> prototype </w:t>
      </w:r>
      <w:r w:rsidR="003D6C52">
        <w:t>will</w:t>
      </w:r>
      <w:r>
        <w:t xml:space="preserve"> test the latency of the communication between two </w:t>
      </w:r>
      <w:r w:rsidR="003D6C52">
        <w:t xml:space="preserve">different </w:t>
      </w:r>
      <w:r>
        <w:t>smart contracts</w:t>
      </w:r>
      <w:r w:rsidR="003D6C52">
        <w:t xml:space="preserve"> running</w:t>
      </w:r>
      <w:r>
        <w:t xml:space="preserve"> 10,000 </w:t>
      </w:r>
      <w:r w:rsidR="003D6C52">
        <w:t>queries</w:t>
      </w:r>
      <w:r>
        <w:t xml:space="preserve"> for each protocol. </w:t>
      </w:r>
      <w:r w:rsidR="003D6C52">
        <w:t>The data produced after running the prototype will be analysed. Finally, security considerations in the communication between the smart contracts will be discussed.</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80081483"/>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80081484"/>
      <w:r w:rsidRPr="00CE2716">
        <w:rPr>
          <w:color w:val="000000" w:themeColor="text1"/>
        </w:rPr>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7FE1761B"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E878B0">
        <w:t>, and having several smart contracts interacting with each other</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80081485"/>
      <w:r>
        <w:rPr>
          <w:color w:val="000000" w:themeColor="text1"/>
        </w:rPr>
        <w:lastRenderedPageBreak/>
        <w:t>Literature review</w:t>
      </w:r>
      <w:bookmarkEnd w:id="5"/>
    </w:p>
    <w:p w14:paraId="27351758" w14:textId="6386CF87"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w:t>
      </w:r>
      <w:r w:rsidR="00EE7C2F">
        <w:rPr>
          <w:rFonts w:eastAsia="Calibri" w:cstheme="minorHAnsi"/>
        </w:rPr>
        <w:t>s</w:t>
      </w:r>
      <w:r>
        <w:rPr>
          <w:rFonts w:eastAsia="Calibri" w:cstheme="minorHAnsi"/>
        </w:rPr>
        <w:t xml:space="preserve">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423C6A4D" w:rsidR="00CE2716" w:rsidRDefault="007106D1" w:rsidP="0007418A">
      <w:pPr>
        <w:jc w:val="both"/>
      </w:pPr>
      <w:r>
        <w:t>Considering the Internet of Things (IOT) as one of the most prolific data generators in a smart city context</w:t>
      </w:r>
      <w:r w:rsidR="00F340ED">
        <w:t xml:space="preserve"> </w:t>
      </w:r>
      <w:r w:rsidR="00F340ED">
        <w:fldChar w:fldCharType="begin"/>
      </w:r>
      <w:r w:rsidR="00F340ED">
        <w:instrText xml:space="preserve"> ADDIN EN.CITE &lt;EndNote&gt;&lt;Cite&gt;&lt;Author&gt;Khan&lt;/Author&gt;&lt;Year&gt;2024&lt;/Year&gt;&lt;RecNum&gt;130&lt;/RecNum&gt;&lt;DisplayText&gt;(Khan et al., 2024)&lt;/DisplayText&gt;&lt;record&gt;&lt;rec-number&gt;130&lt;/rec-number&gt;&lt;foreign-keys&gt;&lt;key app="EN" db-id="refdsetfmxfv0xezzx0x00r2eas9wvvxsrxv" timestamp="1729146169"&gt;130&lt;/key&gt;&lt;/foreign-keys&gt;&lt;ref-type name="Journal Article"&gt;17&lt;/ref-type&gt;&lt;contributors&gt;&lt;authors&gt;&lt;author&gt;Khan, Abdullah Ayub&lt;/author&gt;&lt;author&gt;Laghari, Asif Ali&lt;/author&gt;&lt;author&gt;Alroobaea, Roobaea&lt;/author&gt;&lt;author&gt;Baqasah, Abdullah M&lt;/author&gt;&lt;author&gt;Alsafyani, Majed&lt;/author&gt;&lt;author&gt;Bacarra, Rex&lt;/author&gt;&lt;author&gt;Alsayaydeh, Jamil Abedalrahim Jamil&lt;/author&gt;&lt;/authors&gt;&lt;/contributors&gt;&lt;titles&gt;&lt;title&gt;Secure Remote Sensing Data With Blockchain Distributed Ledger Technology: A Solution for Smart Cities&lt;/title&gt;&lt;secondary-title&gt;IEEE Access&lt;/secondary-title&gt;&lt;/titles&gt;&lt;periodical&gt;&lt;full-title&gt;IEEE Access&lt;/full-title&gt;&lt;/periodical&gt;&lt;dates&gt;&lt;year&gt;2024&lt;/year&gt;&lt;/dates&gt;&lt;isbn&gt;2169-3536&lt;/isbn&gt;&lt;urls&gt;&lt;/urls&gt;&lt;/record&gt;&lt;/Cite&gt;&lt;/EndNote&gt;</w:instrText>
      </w:r>
      <w:r w:rsidR="00F340ED">
        <w:fldChar w:fldCharType="separate"/>
      </w:r>
      <w:r w:rsidR="00F340ED">
        <w:rPr>
          <w:noProof/>
        </w:rPr>
        <w:t>(Khan et al., 2024)</w:t>
      </w:r>
      <w:r w:rsidR="00F340ED">
        <w:fldChar w:fldCharType="end"/>
      </w:r>
      <w:r>
        <w: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privately.</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0FC6AE14" w14:textId="77777777" w:rsidR="00326BA2" w:rsidRDefault="00326BA2" w:rsidP="00A75A5C">
      <w:pPr>
        <w:jc w:val="both"/>
      </w:pPr>
    </w:p>
    <w:p w14:paraId="2AE26E7C" w14:textId="4A5F48EA" w:rsidR="00326BA2" w:rsidRDefault="00326BA2" w:rsidP="00326BA2">
      <w:pPr>
        <w:jc w:val="both"/>
      </w:pPr>
      <w:r>
        <w:t xml:space="preserve">Phase one of generating a trusted setup and getting a </w:t>
      </w:r>
      <w:proofErr w:type="spellStart"/>
      <w:r>
        <w:t>zk</w:t>
      </w:r>
      <w:proofErr w:type="spellEnd"/>
      <w:r>
        <w:t>-SNARK proof is called the powers of tau. A trusted setup ceremony is what many cryptographic systems rely on, a one-time process that makes public parameters but also accidentally creates a risky trapdoor. An early example is the accumulator scheme by</w:t>
      </w:r>
      <w:r w:rsidR="00727B67">
        <w:t xml:space="preserve"> </w:t>
      </w:r>
      <w:r w:rsidR="00727B67">
        <w:fldChar w:fldCharType="begin"/>
      </w:r>
      <w:r w:rsidR="00727B67">
        <w:instrText xml:space="preserve"> ADDIN EN.CITE &lt;EndNote&gt;&lt;Cite AuthorYear="1"&gt;&lt;Author&gt;Benaloh&lt;/Author&gt;&lt;Year&gt;1993&lt;/Year&gt;&lt;RecNum&gt;129&lt;/RecNum&gt;&lt;DisplayText&gt;Benaloh and De Mare (1993)&lt;/DisplayText&gt;&lt;record&gt;&lt;rec-number&gt;129&lt;/rec-number&gt;&lt;foreign-keys&gt;&lt;key app="EN" db-id="refdsetfmxfv0xezzx0x00r2eas9wvvxsrxv" timestamp="1729144555"&gt;129&lt;/key&gt;&lt;/foreign-keys&gt;&lt;ref-type name="Conference Proceedings"&gt;10&lt;/ref-type&gt;&lt;contributors&gt;&lt;authors&gt;&lt;author&gt;Benaloh, Josh&lt;/author&gt;&lt;author&gt;De Mare, Michael&lt;/author&gt;&lt;/authors&gt;&lt;/contributors&gt;&lt;titles&gt;&lt;title&gt;One-way accumulators: A decentralized alternative to digital signatures&lt;/title&gt;&lt;secondary-title&gt;Workshop on the Theory and Application of of Cryptographic Techniques&lt;/secondary-title&gt;&lt;/titles&gt;&lt;pages&gt;274-285&lt;/pages&gt;&lt;dates&gt;&lt;year&gt;1993&lt;/year&gt;&lt;/dates&gt;&lt;publisher&gt;Springer&lt;/publisher&gt;&lt;urls&gt;&lt;/urls&gt;&lt;/record&gt;&lt;/Cite&gt;&lt;/EndNote&gt;</w:instrText>
      </w:r>
      <w:r w:rsidR="00727B67">
        <w:fldChar w:fldCharType="separate"/>
      </w:r>
      <w:r w:rsidR="00727B67">
        <w:rPr>
          <w:noProof/>
        </w:rPr>
        <w:t>Benaloh and De Mare (1993)</w:t>
      </w:r>
      <w:r w:rsidR="00727B67">
        <w:fldChar w:fldCharType="end"/>
      </w:r>
      <w:r>
        <w:t xml:space="preserve">, where a public number </w:t>
      </w:r>
      <w:r w:rsidRPr="00B6219E">
        <w:rPr>
          <w:rFonts w:ascii="Courier New" w:hAnsi="Courier New" w:cs="Courier New"/>
        </w:rPr>
        <w:t>N</w:t>
      </w:r>
      <w:r>
        <w:t xml:space="preserve"> is made, but the factors </w:t>
      </w:r>
      <w:r w:rsidRPr="00B6219E">
        <w:rPr>
          <w:rFonts w:ascii="Courier New" w:hAnsi="Courier New" w:cs="Courier New"/>
        </w:rPr>
        <w:t>p</w:t>
      </w:r>
      <w:r>
        <w:t xml:space="preserve"> and </w:t>
      </w:r>
      <w:r w:rsidRPr="00B6219E">
        <w:rPr>
          <w:rFonts w:ascii="Courier New" w:hAnsi="Courier New" w:cs="Courier New"/>
        </w:rPr>
        <w:t>q</w:t>
      </w:r>
      <w:r>
        <w:t xml:space="preserve"> stay secret. If someone knew those factors, they could cheat and fake proofs in the system. A random process called </w:t>
      </w:r>
      <w:r w:rsidRPr="00B6219E">
        <w:rPr>
          <w:rFonts w:ascii="Courier New" w:hAnsi="Courier New" w:cs="Courier New"/>
        </w:rPr>
        <w:t>Setup()</w:t>
      </w:r>
      <w:r>
        <w:t xml:space="preserve"> spits out </w:t>
      </w:r>
      <w:r w:rsidR="00B6219E">
        <w:t xml:space="preserve">the </w:t>
      </w:r>
      <w:r>
        <w:t xml:space="preserve">public parameters </w:t>
      </w:r>
      <w:r w:rsidRPr="00B6219E">
        <w:rPr>
          <w:rFonts w:ascii="Courier New" w:hAnsi="Courier New" w:cs="Courier New"/>
        </w:rPr>
        <w:t>pp</w:t>
      </w:r>
      <w:r>
        <w:t xml:space="preserve"> and a trapdoor </w:t>
      </w:r>
      <w:r w:rsidRPr="00B6219E">
        <w:rPr>
          <w:rFonts w:ascii="Courier New" w:hAnsi="Courier New" w:cs="Courier New"/>
        </w:rPr>
        <w:t>τ</w:t>
      </w:r>
      <w:r>
        <w:t xml:space="preserve"> during a ceremony. These public parameters, or the </w:t>
      </w:r>
      <w:r w:rsidR="002C7858">
        <w:t>S</w:t>
      </w:r>
      <w:r>
        <w:t xml:space="preserve">tructured </w:t>
      </w:r>
      <w:r w:rsidR="002C7858">
        <w:t>R</w:t>
      </w:r>
      <w:r>
        <w:t xml:space="preserve">eference </w:t>
      </w:r>
      <w:r w:rsidR="002C7858">
        <w:t>S</w:t>
      </w:r>
      <w:r>
        <w:t>tring (SRS), must be known by everyone using the system, while the trapdoor needs to be thrown away to keep everything safe. People call this trapdoor “</w:t>
      </w:r>
      <w:r w:rsidRPr="00B6219E">
        <w:rPr>
          <w:i/>
          <w:iCs/>
        </w:rPr>
        <w:t>toxic waste</w:t>
      </w:r>
      <w:r>
        <w:t xml:space="preserve">” because it's dangerous if not destroyed after </w:t>
      </w:r>
      <w:r w:rsidR="002C7858">
        <w:t xml:space="preserve">the </w:t>
      </w:r>
      <w:r>
        <w:t xml:space="preserve">setup is done. In simpler setups, one trusted person runs the </w:t>
      </w:r>
      <w:r w:rsidRPr="00B6219E">
        <w:rPr>
          <w:rFonts w:ascii="Courier New" w:hAnsi="Courier New" w:cs="Courier New"/>
        </w:rPr>
        <w:t>Setup</w:t>
      </w:r>
      <w:r w:rsidR="00B6219E" w:rsidRPr="00B6219E">
        <w:rPr>
          <w:rFonts w:ascii="Courier New" w:hAnsi="Courier New" w:cs="Courier New"/>
        </w:rPr>
        <w:t>()</w:t>
      </w:r>
      <w:r>
        <w:t xml:space="preserve"> and is trusted to get rid of the trapdoor. But in some cryptocurrency applications, they’ve started using multiparty computation (MPC) so that no single person knows the trapdoor. These ceremonies vary in how many people join, how many rounds they do, and how much trust is needed, but they’re always controlled by a centrali</w:t>
      </w:r>
      <w:r w:rsidR="00E66149">
        <w:t>s</w:t>
      </w:r>
      <w:r>
        <w:t xml:space="preserve">ed coordinator. The coordinator chooses who can join, making these setups permissioned </w:t>
      </w:r>
      <w:r>
        <w:fldChar w:fldCharType="begin"/>
      </w:r>
      <w:r>
        <w:instrText xml:space="preserve"> ADDIN EN.CITE &lt;EndNote&gt;&lt;Cite&gt;&lt;Author&gt;Nikolaenko&lt;/Author&gt;&lt;Year&gt;2024&lt;/Year&gt;&lt;RecNum&gt;128&lt;/RecNum&gt;&lt;DisplayText&gt;(Nikolaenko et al., 2024)&lt;/DisplayText&gt;&lt;record&gt;&lt;rec-number&gt;128&lt;/rec-number&gt;&lt;foreign-keys&gt;&lt;key app="EN" db-id="refdsetfmxfv0xezzx0x00r2eas9wvvxsrxv" timestamp="1729143615"&gt;128&lt;/key&gt;&lt;/foreign-keys&gt;&lt;ref-type name="Conference Proceedings"&gt;10&lt;/ref-type&gt;&lt;contributors&gt;&lt;authors&gt;&lt;author&gt;Nikolaenko, Valeria&lt;/author&gt;&lt;author&gt;Ragsdale, Sam&lt;/author&gt;&lt;author&gt;Bonneau, Joseph&lt;/author&gt;&lt;author&gt;Boneh, Dan&lt;/author&gt;&lt;/authors&gt;&lt;/contributors&gt;&lt;titles&gt;&lt;title&gt;Powers-of-tau to the people: Decentralizing setup ceremonies&lt;/title&gt;&lt;secondary-title&gt;International Conference on Applied Cryptography and Network Security&lt;/secondary-title&gt;&lt;/titles&gt;&lt;pages&gt;105-134&lt;/pages&gt;&lt;dates&gt;&lt;year&gt;2024&lt;/year&gt;&lt;/dates&gt;&lt;publisher&gt;Springer&lt;/publisher&gt;&lt;urls&gt;&lt;/urls&gt;&lt;/record&gt;&lt;/Cite&gt;&lt;/EndNote&gt;</w:instrText>
      </w:r>
      <w:r>
        <w:fldChar w:fldCharType="separate"/>
      </w:r>
      <w:r>
        <w:rPr>
          <w:noProof/>
        </w:rPr>
        <w:t>(Nikolaenko et al., 2024)</w:t>
      </w:r>
      <w:r>
        <w:fldChar w:fldCharType="end"/>
      </w:r>
      <w:r>
        <w:t>.</w:t>
      </w:r>
    </w:p>
    <w:p w14:paraId="77230E18" w14:textId="77777777" w:rsidR="00A75A5C" w:rsidRDefault="00A75A5C" w:rsidP="00A75A5C">
      <w:pPr>
        <w:jc w:val="both"/>
      </w:pPr>
    </w:p>
    <w:p w14:paraId="16E0AC87" w14:textId="6FBD7067" w:rsidR="00A75A5C" w:rsidRDefault="00A75A5C" w:rsidP="00A75A5C">
      <w:pPr>
        <w:jc w:val="both"/>
      </w:pPr>
      <w:r>
        <w:t>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w:t>
      </w:r>
      <w:r w:rsidR="004D3691">
        <w:t xml:space="preserve"> </w:t>
      </w:r>
      <w:r w:rsidR="004D3691">
        <w:fldChar w:fldCharType="begin"/>
      </w:r>
      <w:r w:rsidR="004D3691">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rsidR="004D3691">
        <w:fldChar w:fldCharType="separate"/>
      </w:r>
      <w:r w:rsidR="004D3691">
        <w:rPr>
          <w:noProof/>
        </w:rPr>
        <w:t>(Circom, 2023)</w:t>
      </w:r>
      <w:r w:rsidR="004D3691">
        <w:fldChar w:fldCharType="end"/>
      </w:r>
      <w:r>
        <w:t xml:space="preserve">.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25DD221E"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 xml:space="preserve">(Plonk) is a cryptographic protocol to create ZKPs emphasising on non-interactive universal solutions for </w:t>
      </w:r>
      <w:r w:rsidR="00666F70">
        <w:t>ZKPs</w:t>
      </w:r>
      <w:r>
        <w:t>.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73BA87E0" w:rsidR="00A9447E" w:rsidRDefault="00A9447E" w:rsidP="00A75A5C">
      <w:pPr>
        <w:jc w:val="both"/>
      </w:pPr>
      <w:r>
        <w:lastRenderedPageBreak/>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4B2F">
        <w:t>declare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xml:space="preserve">: Permutations over Lagrange-bases for Oecumenical Noninteractive arguments of Knowledg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39D79600" w:rsidR="005F591F" w:rsidRDefault="00573B85" w:rsidP="009A5A7C">
      <w:pPr>
        <w:jc w:val="both"/>
      </w:pPr>
      <w:r>
        <w:t xml:space="preserve">Used for the implementation of the prototype in this dissertation, </w:t>
      </w:r>
      <w:r w:rsidR="00710E0A">
        <w:t xml:space="preserve">the library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007439FE" w14:textId="2AC6F31C" w:rsidR="00FB6C86" w:rsidRDefault="005F591F" w:rsidP="005F591F">
      <w:r>
        <w:br w:type="page"/>
      </w:r>
    </w:p>
    <w:p w14:paraId="66938344" w14:textId="08611FF2" w:rsidR="003F6666" w:rsidRDefault="00596D46" w:rsidP="00B76761">
      <w:pPr>
        <w:pStyle w:val="Heading1"/>
        <w:numPr>
          <w:ilvl w:val="0"/>
          <w:numId w:val="6"/>
        </w:numPr>
        <w:rPr>
          <w:color w:val="000000" w:themeColor="text1"/>
        </w:rPr>
      </w:pPr>
      <w:bookmarkStart w:id="6" w:name="_Toc180081486"/>
      <w:r w:rsidRPr="00596D46">
        <w:rPr>
          <w:color w:val="000000" w:themeColor="text1"/>
        </w:rPr>
        <w:lastRenderedPageBreak/>
        <w:t>Research Design</w:t>
      </w:r>
      <w:bookmarkEnd w:id="6"/>
    </w:p>
    <w:p w14:paraId="3A423EB4" w14:textId="5BFC615C" w:rsid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28D67651" w14:textId="77777777" w:rsidR="0042175C" w:rsidRPr="000B7DA8" w:rsidRDefault="0042175C" w:rsidP="000B7DA8">
      <w:pPr>
        <w:jc w:val="both"/>
      </w:pPr>
    </w:p>
    <w:p w14:paraId="1F0CEFEF" w14:textId="4BE8F793" w:rsidR="003F6666" w:rsidRPr="003F6666" w:rsidRDefault="003F6666" w:rsidP="00B76761">
      <w:pPr>
        <w:pStyle w:val="Heading2"/>
        <w:numPr>
          <w:ilvl w:val="1"/>
          <w:numId w:val="6"/>
        </w:numPr>
        <w:rPr>
          <w:color w:val="000000" w:themeColor="text1"/>
        </w:rPr>
      </w:pPr>
      <w:bookmarkStart w:id="7" w:name="_Toc180081487"/>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80081488"/>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46DDE6FF" w:rsidR="00C54475" w:rsidRDefault="00D26E37" w:rsidP="00A41148">
      <w:pPr>
        <w:jc w:val="both"/>
      </w:pPr>
      <w:r>
        <w:t>The interaction between both is given by the necessity of the power company to fetch and store the power usage from each apartment</w:t>
      </w:r>
      <w:r w:rsidR="002533F5">
        <w:t>’s</w:t>
      </w:r>
      <w:r>
        <w:t xml:space="preserve"> power meter. Furthermore, </w:t>
      </w:r>
      <w:r w:rsidR="00DF3D3C">
        <w:t>after getting the power meter reading</w:t>
      </w:r>
      <w:r w:rsidR="0029293A">
        <w:t>s from the apartment</w:t>
      </w:r>
      <w:r w:rsidR="00DF3D3C">
        <w:t>,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7A832569" w:rsidR="00656C25" w:rsidRDefault="00EC0F82" w:rsidP="00FE21D4">
      <w:pPr>
        <w:keepNext/>
      </w:pPr>
      <w:r>
        <w:rPr>
          <w:noProof/>
        </w:rPr>
        <w:drawing>
          <wp:inline distT="0" distB="0" distL="0" distR="0" wp14:anchorId="143F3524" wp14:editId="367DF1A5">
            <wp:extent cx="6120130" cy="2113280"/>
            <wp:effectExtent l="0" t="0" r="1270" b="0"/>
            <wp:docPr id="21375622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62221" name="Picture 2137562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113280"/>
                    </a:xfrm>
                    <a:prstGeom prst="rect">
                      <a:avLst/>
                    </a:prstGeom>
                  </pic:spPr>
                </pic:pic>
              </a:graphicData>
            </a:graphic>
          </wp:inline>
        </w:drawing>
      </w:r>
    </w:p>
    <w:p w14:paraId="390B9BD2" w14:textId="2F49B078" w:rsidR="00A41148" w:rsidRDefault="00FE21D4" w:rsidP="00A41148">
      <w:pPr>
        <w:pStyle w:val="Caption"/>
      </w:pPr>
      <w:bookmarkStart w:id="9" w:name="_Ref179129562"/>
      <w:bookmarkStart w:id="10" w:name="_Ref179534893"/>
      <w:bookmarkStart w:id="11" w:name="_Toc179535059"/>
      <w:bookmarkStart w:id="12" w:name="_Toc179998842"/>
      <w:bookmarkStart w:id="13" w:name="_Toc180009174"/>
      <w:bookmarkStart w:id="14" w:name="_Toc180009808"/>
      <w:bookmarkStart w:id="15" w:name="_Toc180011728"/>
      <w:bookmarkStart w:id="16" w:name="_Toc180069191"/>
      <w:bookmarkStart w:id="17" w:name="_Toc180081077"/>
      <w:bookmarkStart w:id="18" w:name="_Toc180083862"/>
      <w:r>
        <w:t xml:space="preserve">Figure </w:t>
      </w:r>
      <w:fldSimple w:instr=" SEQ Figure \* ARABIC ">
        <w:r w:rsidR="00C25037">
          <w:rPr>
            <w:noProof/>
          </w:rPr>
          <w:t>1</w:t>
        </w:r>
      </w:fldSimple>
      <w:bookmarkEnd w:id="9"/>
      <w:r>
        <w:t xml:space="preserve">. </w:t>
      </w:r>
      <w:bookmarkStart w:id="19" w:name="_Ref179530096"/>
      <w:r>
        <w:t>Interaction diagram between energy and apartment smart contracts</w:t>
      </w:r>
      <w:bookmarkEnd w:id="10"/>
      <w:bookmarkEnd w:id="11"/>
      <w:bookmarkEnd w:id="19"/>
      <w:r w:rsidR="00981138">
        <w:t xml:space="preserve">. Apartment smart contract uses </w:t>
      </w:r>
      <w:proofErr w:type="spellStart"/>
      <w:r w:rsidR="00981138">
        <w:t>SnarkJS</w:t>
      </w:r>
      <w:proofErr w:type="spellEnd"/>
      <w:r w:rsidR="00981138">
        <w:t xml:space="preserve"> library to do the verification.</w:t>
      </w:r>
      <w:bookmarkEnd w:id="12"/>
      <w:bookmarkEnd w:id="13"/>
      <w:bookmarkEnd w:id="14"/>
      <w:bookmarkEnd w:id="15"/>
      <w:bookmarkEnd w:id="16"/>
      <w:bookmarkEnd w:id="17"/>
      <w:bookmarkEnd w:id="18"/>
    </w:p>
    <w:p w14:paraId="6AAF7329" w14:textId="03AF3FBD" w:rsidR="00A41148" w:rsidRDefault="00A41148" w:rsidP="001E69D1">
      <w:pPr>
        <w:jc w:val="both"/>
      </w:pPr>
      <w:r>
        <w:t xml:space="preserve">The diagram abo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5F0A0D" w:rsidR="006852F6" w:rsidRDefault="00A41148" w:rsidP="001E69D1">
      <w:pPr>
        <w:jc w:val="both"/>
      </w:pPr>
      <w:r>
        <w:t>The sequence diagram</w:t>
      </w:r>
      <w:r w:rsidR="0089628E">
        <w:t xml:space="preserve"> for the ZKPs verification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w:t>
      </w:r>
      <w:r w:rsidR="005D089A">
        <w:t xml:space="preserve"> </w:t>
      </w:r>
      <w:r w:rsidR="005D089A">
        <w:t>NP-complete</w:t>
      </w:r>
      <w:r w:rsidR="0089628E">
        <w:t xml:space="preserve"> verification in three different tests. The </w:t>
      </w:r>
      <w:r w:rsidR="0089628E">
        <w:lastRenderedPageBreak/>
        <w:t xml:space="preserve">process would 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rsidR="007B628C">
        <w:t xml:space="preserve"> in each asset</w:t>
      </w:r>
      <w:r>
        <w:t>.</w:t>
      </w:r>
    </w:p>
    <w:p w14:paraId="1C00FD8C" w14:textId="6CB2901D" w:rsidR="00FE21D4" w:rsidRDefault="00FE21D4" w:rsidP="00FE21D4">
      <w:pPr>
        <w:keepNext/>
      </w:pPr>
    </w:p>
    <w:p w14:paraId="1F6DF365" w14:textId="00B66F41" w:rsidR="00656C25" w:rsidRDefault="00EC0F82" w:rsidP="00FE21D4">
      <w:pPr>
        <w:keepNext/>
      </w:pPr>
      <w:r>
        <w:rPr>
          <w:noProof/>
        </w:rPr>
        <w:drawing>
          <wp:inline distT="0" distB="0" distL="0" distR="0" wp14:anchorId="71D6BD91" wp14:editId="27826CE9">
            <wp:extent cx="4824000" cy="4528205"/>
            <wp:effectExtent l="0" t="0" r="2540" b="5715"/>
            <wp:docPr id="6901499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49920" name="Picture 6901499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4000" cy="4528205"/>
                    </a:xfrm>
                    <a:prstGeom prst="rect">
                      <a:avLst/>
                    </a:prstGeom>
                  </pic:spPr>
                </pic:pic>
              </a:graphicData>
            </a:graphic>
          </wp:inline>
        </w:drawing>
      </w:r>
    </w:p>
    <w:p w14:paraId="602CDB2B" w14:textId="1F620431" w:rsidR="00BA4078" w:rsidRDefault="00FE21D4" w:rsidP="00A41148">
      <w:pPr>
        <w:pStyle w:val="Caption"/>
      </w:pPr>
      <w:bookmarkStart w:id="20" w:name="_Ref179129701"/>
      <w:bookmarkStart w:id="21" w:name="_Toc179535060"/>
      <w:bookmarkStart w:id="22" w:name="_Toc179998843"/>
      <w:bookmarkStart w:id="23" w:name="_Toc180009175"/>
      <w:bookmarkStart w:id="24" w:name="_Toc180009809"/>
      <w:bookmarkStart w:id="25" w:name="_Toc180011729"/>
      <w:bookmarkStart w:id="26" w:name="_Toc180069192"/>
      <w:bookmarkStart w:id="27" w:name="_Toc180081078"/>
      <w:bookmarkStart w:id="28" w:name="_Toc180083863"/>
      <w:r>
        <w:t xml:space="preserve">Figure </w:t>
      </w:r>
      <w:fldSimple w:instr=" SEQ Figure \* ARABIC ">
        <w:r w:rsidR="00C25037">
          <w:rPr>
            <w:noProof/>
          </w:rPr>
          <w:t>2</w:t>
        </w:r>
      </w:fldSimple>
      <w:bookmarkEnd w:id="20"/>
      <w:r>
        <w:t xml:space="preserve">. </w:t>
      </w:r>
      <w:bookmarkStart w:id="29"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21"/>
      <w:bookmarkEnd w:id="29"/>
      <w:r w:rsidR="00981138">
        <w:t>. After that, if the answer is yes, it would send the data back to the energy smart contract.</w:t>
      </w:r>
      <w:bookmarkEnd w:id="22"/>
      <w:bookmarkEnd w:id="23"/>
      <w:bookmarkEnd w:id="24"/>
      <w:bookmarkEnd w:id="25"/>
      <w:bookmarkEnd w:id="26"/>
      <w:bookmarkEnd w:id="27"/>
      <w:bookmarkEnd w:id="28"/>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1D4DB4FB" w:rsidR="00FE21D4" w:rsidRDefault="00EC0F82" w:rsidP="00FE21D4">
      <w:pPr>
        <w:keepNext/>
      </w:pPr>
      <w:r>
        <w:rPr>
          <w:noProof/>
        </w:rPr>
        <w:lastRenderedPageBreak/>
        <w:drawing>
          <wp:inline distT="0" distB="0" distL="0" distR="0" wp14:anchorId="4924B3FC" wp14:editId="1403B397">
            <wp:extent cx="4762500" cy="3683000"/>
            <wp:effectExtent l="0" t="0" r="0" b="0"/>
            <wp:docPr id="2053971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134" name="Picture 2053971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62500" cy="3683000"/>
                    </a:xfrm>
                    <a:prstGeom prst="rect">
                      <a:avLst/>
                    </a:prstGeom>
                  </pic:spPr>
                </pic:pic>
              </a:graphicData>
            </a:graphic>
          </wp:inline>
        </w:drawing>
      </w:r>
    </w:p>
    <w:p w14:paraId="6E58D538" w14:textId="1CD0C6A9" w:rsidR="00BA4078" w:rsidRDefault="00FE21D4" w:rsidP="00625E64">
      <w:pPr>
        <w:pStyle w:val="Caption"/>
      </w:pPr>
      <w:bookmarkStart w:id="30" w:name="_Ref179129835"/>
      <w:bookmarkStart w:id="31" w:name="_Toc179535061"/>
      <w:bookmarkStart w:id="32" w:name="_Toc179998844"/>
      <w:bookmarkStart w:id="33" w:name="_Toc180009176"/>
      <w:bookmarkStart w:id="34" w:name="_Toc180009810"/>
      <w:bookmarkStart w:id="35" w:name="_Toc180011730"/>
      <w:bookmarkStart w:id="36" w:name="_Toc180069193"/>
      <w:bookmarkStart w:id="37" w:name="_Toc180081079"/>
      <w:bookmarkStart w:id="38" w:name="_Toc180083864"/>
      <w:r>
        <w:t xml:space="preserve">Figure </w:t>
      </w:r>
      <w:fldSimple w:instr=" SEQ Figure \* ARABIC ">
        <w:r w:rsidR="00C25037">
          <w:rPr>
            <w:noProof/>
          </w:rPr>
          <w:t>3</w:t>
        </w:r>
      </w:fldSimple>
      <w:bookmarkEnd w:id="30"/>
      <w:r>
        <w:t xml:space="preserve">. </w:t>
      </w:r>
      <w:bookmarkStart w:id="39" w:name="_Ref179534548"/>
      <w:r>
        <w:t xml:space="preserve">Sequence diagram interaction between the energy smart contract, the energy node application and the </w:t>
      </w:r>
      <w:proofErr w:type="spellStart"/>
      <w:r>
        <w:t>Accuweather</w:t>
      </w:r>
      <w:proofErr w:type="spellEnd"/>
      <w:r>
        <w:t xml:space="preserve"> API</w:t>
      </w:r>
      <w:bookmarkEnd w:id="31"/>
      <w:bookmarkEnd w:id="39"/>
      <w:r w:rsidR="002A22CD">
        <w:t>.</w:t>
      </w:r>
      <w:bookmarkEnd w:id="32"/>
      <w:bookmarkEnd w:id="33"/>
      <w:bookmarkEnd w:id="34"/>
      <w:bookmarkEnd w:id="35"/>
      <w:bookmarkEnd w:id="36"/>
      <w:bookmarkEnd w:id="37"/>
      <w:bookmarkEnd w:id="38"/>
    </w:p>
    <w:p w14:paraId="6C53BCD5" w14:textId="77777777" w:rsidR="00525E11" w:rsidRPr="00525E11" w:rsidRDefault="00525E11" w:rsidP="00525E11">
      <w:pPr>
        <w:pStyle w:val="Heading2"/>
        <w:numPr>
          <w:ilvl w:val="1"/>
          <w:numId w:val="6"/>
        </w:numPr>
        <w:rPr>
          <w:color w:val="000000" w:themeColor="text1"/>
        </w:rPr>
      </w:pPr>
      <w:bookmarkStart w:id="40" w:name="_Toc180081489"/>
      <w:r w:rsidRPr="00525E11">
        <w:rPr>
          <w:color w:val="000000" w:themeColor="text1"/>
        </w:rPr>
        <w:t>Infrastructure</w:t>
      </w:r>
      <w:bookmarkEnd w:id="40"/>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41" w:name="_Toc180081490"/>
      <w:r>
        <w:rPr>
          <w:color w:val="000000" w:themeColor="text1"/>
        </w:rPr>
        <w:t>Hyperledger Fabric installation</w:t>
      </w:r>
      <w:bookmarkEnd w:id="41"/>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32656014"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rsidR="00C36B6E">
        <w:fldChar w:fldCharType="begin"/>
      </w:r>
      <w:r w:rsidR="00C36B6E">
        <w:instrText xml:space="preserve"> REF _Ref180009646 \h </w:instrText>
      </w:r>
      <w:r w:rsidR="00C36B6E">
        <w:fldChar w:fldCharType="separate"/>
      </w:r>
      <w:r w:rsidR="00C36B6E">
        <w:t xml:space="preserve">Figure </w:t>
      </w:r>
      <w:r w:rsidR="00C36B6E">
        <w:rPr>
          <w:noProof/>
        </w:rPr>
        <w:t>4</w:t>
      </w:r>
      <w:r w:rsidR="00C36B6E">
        <w:fldChar w:fldCharType="end"/>
      </w:r>
    </w:p>
    <w:p w14:paraId="143B9294" w14:textId="77777777" w:rsidR="00525E11" w:rsidRPr="00F45F3D" w:rsidRDefault="00525E11" w:rsidP="00525E11">
      <w:pPr>
        <w:jc w:val="both"/>
      </w:pPr>
    </w:p>
    <w:p w14:paraId="46E3FB4E" w14:textId="77777777" w:rsidR="00C36B6E" w:rsidRDefault="00A413F2" w:rsidP="00C36B6E">
      <w:pPr>
        <w:keepNext/>
        <w:spacing w:line="276" w:lineRule="auto"/>
        <w:ind w:right="176"/>
        <w:jc w:val="both"/>
      </w:pPr>
      <w:r>
        <w:rPr>
          <w:noProof/>
        </w:rPr>
        <w:drawing>
          <wp:inline distT="0" distB="0" distL="0" distR="0" wp14:anchorId="025222E1" wp14:editId="1A54DCFE">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122F4996" w14:textId="1BC374C5" w:rsidR="00C36B6E" w:rsidRPr="00C36B6E" w:rsidRDefault="00C36B6E" w:rsidP="00C36B6E">
      <w:pPr>
        <w:pStyle w:val="Caption"/>
        <w:jc w:val="both"/>
      </w:pPr>
      <w:bookmarkStart w:id="42" w:name="_Ref180009646"/>
      <w:bookmarkStart w:id="43" w:name="_Toc180009811"/>
      <w:bookmarkStart w:id="44" w:name="_Toc180011731"/>
      <w:bookmarkStart w:id="45" w:name="_Toc180069194"/>
      <w:bookmarkStart w:id="46" w:name="_Toc180081080"/>
      <w:bookmarkStart w:id="47" w:name="_Toc180083865"/>
      <w:r>
        <w:t xml:space="preserve">Figure </w:t>
      </w:r>
      <w:fldSimple w:instr=" SEQ Figure \* ARABIC ">
        <w:r w:rsidR="00C25037">
          <w:rPr>
            <w:noProof/>
          </w:rPr>
          <w:t>4</w:t>
        </w:r>
      </w:fldSimple>
      <w:bookmarkEnd w:id="42"/>
      <w:r>
        <w:t xml:space="preserve">. </w:t>
      </w:r>
      <w:r w:rsidRPr="00CE3CED">
        <w:t>Hyperledger Fabric entities to support the dissertation prototype</w:t>
      </w:r>
      <w:r>
        <w:t>.</w:t>
      </w:r>
      <w:bookmarkEnd w:id="43"/>
      <w:bookmarkEnd w:id="44"/>
      <w:bookmarkEnd w:id="45"/>
      <w:bookmarkEnd w:id="46"/>
      <w:bookmarkEnd w:id="47"/>
    </w:p>
    <w:p w14:paraId="259B39B1" w14:textId="77777777" w:rsidR="00525E11" w:rsidRDefault="00525E11" w:rsidP="00525E11">
      <w:pPr>
        <w:pStyle w:val="Heading3"/>
        <w:numPr>
          <w:ilvl w:val="2"/>
          <w:numId w:val="6"/>
        </w:numPr>
        <w:rPr>
          <w:color w:val="000000" w:themeColor="text1"/>
        </w:rPr>
      </w:pPr>
      <w:bookmarkStart w:id="48" w:name="_Toc180081491"/>
      <w:r>
        <w:rPr>
          <w:color w:val="000000" w:themeColor="text1"/>
        </w:rPr>
        <w:t>Smart-contract installation (deploy)</w:t>
      </w:r>
      <w:bookmarkEnd w:id="48"/>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lastRenderedPageBreak/>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49" w:name="_Toc180081492"/>
      <w:r>
        <w:rPr>
          <w:color w:val="000000" w:themeColor="text1"/>
        </w:rPr>
        <w:lastRenderedPageBreak/>
        <w:t>Prototype Setup</w:t>
      </w:r>
      <w:bookmarkEnd w:id="49"/>
    </w:p>
    <w:p w14:paraId="6488813E" w14:textId="2CFA01FA" w:rsidR="0077515F" w:rsidRDefault="001D34D9" w:rsidP="0024790E">
      <w:pPr>
        <w:jc w:val="both"/>
      </w:pPr>
      <w:r>
        <w:t>The</w:t>
      </w:r>
      <w:r w:rsidR="0024790E" w:rsidRPr="00F45F3D">
        <w:t xml:space="preserve"> goal </w:t>
      </w:r>
      <w:r w:rsidR="00E0061F">
        <w:t xml:space="preserve">of this prototype </w:t>
      </w:r>
      <w:r w:rsidR="0024790E" w:rsidRPr="00F45F3D">
        <w:t>is</w:t>
      </w:r>
      <w:r w:rsidR="00162780">
        <w:t xml:space="preserve"> </w:t>
      </w:r>
      <w:r w:rsidR="00D87782">
        <w:t>to simulate</w:t>
      </w:r>
      <w:r w:rsidR="00162780">
        <w:t xml:space="preserve"> a smart city</w:t>
      </w:r>
      <w:r w:rsidR="00D87782">
        <w:t>,</w:t>
      </w:r>
      <w:r w:rsidR="0024790E" w:rsidRPr="00F45F3D">
        <w:t xml:space="preserve"> </w:t>
      </w:r>
      <w:r w:rsidR="00D87782">
        <w:t>modelling</w:t>
      </w:r>
      <w:r w:rsidR="00162780">
        <w:t xml:space="preserve"> </w:t>
      </w:r>
      <w:r w:rsidR="00CA10EB">
        <w:t>a</w:t>
      </w:r>
      <w:r w:rsidR="00162780">
        <w:t xml:space="preserve"> power company </w:t>
      </w:r>
      <w:r w:rsidR="007E349B">
        <w:t>that</w:t>
      </w:r>
      <w:r w:rsidR="00162780">
        <w:t xml:space="preserve"> controls the </w:t>
      </w:r>
      <w:r>
        <w:t>energy grid</w:t>
      </w:r>
      <w:r w:rsidR="00162780">
        <w:t>, connect</w:t>
      </w:r>
      <w:r w:rsidR="00D87782">
        <w:t>s</w:t>
      </w:r>
      <w:r w:rsidR="00162780">
        <w:t xml:space="preserve"> with </w:t>
      </w:r>
      <w:r>
        <w:t>the apartment building management</w:t>
      </w:r>
      <w:r w:rsidR="00162780">
        <w:t xml:space="preserve"> to fetch the power meter readings for each apartment</w:t>
      </w:r>
      <w:r w:rsidR="00996ACC">
        <w:t>, and finally, after retrieving information from outside the blockchain to calculate the price, create</w:t>
      </w:r>
      <w:r w:rsidR="00D87782">
        <w:t>s</w:t>
      </w:r>
      <w:r w:rsidR="00996ACC">
        <w:t xml:space="preserve"> the invoice</w:t>
      </w:r>
      <w:r>
        <w:t xml:space="preserve">. </w:t>
      </w:r>
    </w:p>
    <w:p w14:paraId="33B6BE20" w14:textId="77777777" w:rsidR="0077515F" w:rsidRDefault="0077515F" w:rsidP="0024790E">
      <w:pPr>
        <w:jc w:val="both"/>
      </w:pPr>
    </w:p>
    <w:p w14:paraId="4136FFB8" w14:textId="63D31418" w:rsidR="0024790E" w:rsidRDefault="00383BE2" w:rsidP="0024790E">
      <w:pPr>
        <w:jc w:val="both"/>
      </w:pPr>
      <w:r>
        <w:t>It s</w:t>
      </w:r>
      <w:r w:rsidR="001D34D9">
        <w:t>tarts by fetching</w:t>
      </w:r>
      <w:r w:rsidR="005210AB">
        <w:t xml:space="preserve"> the energy usage from the apartment smart contract to be used in the energy smart contract. After fetching the energy usage</w:t>
      </w:r>
      <w:r w:rsidR="001D34D9">
        <w:t xml:space="preserve"> from the apartment</w:t>
      </w:r>
      <w:r w:rsidR="005210AB">
        <w:t>, the energy smart contract fetches forecast weather data from outside the blockchain to define the</w:t>
      </w:r>
      <w:r w:rsidR="0024790E" w:rsidRPr="00F45F3D">
        <w:t xml:space="preserve"> electricity </w:t>
      </w:r>
      <w:r w:rsidR="005210AB">
        <w:t>price per unit of energy used.</w:t>
      </w:r>
    </w:p>
    <w:p w14:paraId="0A8B1448" w14:textId="77777777" w:rsidR="00321972" w:rsidRPr="00F45F3D" w:rsidRDefault="00321972" w:rsidP="0024790E">
      <w:pPr>
        <w:jc w:val="both"/>
      </w:pPr>
    </w:p>
    <w:p w14:paraId="318B679E" w14:textId="550F6DBD" w:rsidR="0024790E"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4F2CA14B" w14:textId="77777777" w:rsidR="00321972" w:rsidRPr="00F45F3D" w:rsidRDefault="00321972" w:rsidP="0024790E">
      <w:pPr>
        <w:jc w:val="both"/>
      </w:pP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7FC8462A" w:rsidR="00A41148" w:rsidRDefault="00A41148" w:rsidP="00A41148">
      <w:pPr>
        <w:jc w:val="both"/>
      </w:pPr>
      <w:r>
        <w:t xml:space="preserve">The apartment ledger </w:t>
      </w:r>
      <w:r w:rsidR="00DA12B5">
        <w:t>stores in memory</w:t>
      </w:r>
      <w:r>
        <w:t xml:space="preserve"> </w:t>
      </w:r>
      <w:r w:rsidR="00CE2835">
        <w:t>N</w:t>
      </w:r>
      <w:r>
        <w:t xml:space="preserve"> apartments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w:t>
      </w:r>
      <w:proofErr w:type="spellStart"/>
      <w:r w:rsidRPr="00383BE2">
        <w:rPr>
          <w:rFonts w:ascii="Courier New" w:hAnsi="Courier New" w:cs="Courier New"/>
        </w:rPr>
        <w:t>EnergyUsage</w:t>
      </w:r>
      <w:proofErr w:type="spellEnd"/>
      <w:r>
        <w:t xml:space="preserve"> is initialised with a random number</w:t>
      </w:r>
      <w:r w:rsidR="00ED5241">
        <w:t xml:space="preserve"> </w:t>
      </w:r>
      <w:r w:rsidR="00ED5241">
        <w:t>from an external node application</w:t>
      </w:r>
      <w:r>
        <w:t xml:space="preserve"> representing the energy usage</w:t>
      </w:r>
      <w:r w:rsidR="00ED5241">
        <w:t>, which is</w:t>
      </w:r>
      <w:r>
        <w:t xml:space="preserve"> the power meter of the apartment at a given moment.  </w:t>
      </w:r>
    </w:p>
    <w:p w14:paraId="6508FAB7" w14:textId="77777777" w:rsidR="00A41148" w:rsidRDefault="00A41148" w:rsidP="00A41148">
      <w:pPr>
        <w:jc w:val="both"/>
      </w:pPr>
    </w:p>
    <w:p w14:paraId="24872549" w14:textId="1D8667F4" w:rsidR="00A41148" w:rsidRDefault="00A41148" w:rsidP="00A41148">
      <w:pPr>
        <w:jc w:val="both"/>
      </w:pPr>
      <w:r>
        <w:t xml:space="preserve">The node application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w:t>
      </w:r>
      <w:r w:rsidR="00EF0AEE">
        <w:t>,</w:t>
      </w:r>
      <w:r>
        <w:t xml:space="preserve"> </w:t>
      </w:r>
      <w:proofErr w:type="spellStart"/>
      <w:r w:rsidR="00EF0AEE" w:rsidRPr="00383BE2">
        <w:rPr>
          <w:rFonts w:ascii="Courier New" w:hAnsi="Courier New" w:cs="Courier New"/>
        </w:rPr>
        <w:t>ApartmentID</w:t>
      </w:r>
      <w:proofErr w:type="spellEnd"/>
      <w:r w:rsidR="00EF0AEE">
        <w:rPr>
          <w:rFonts w:ascii="Courier New" w:hAnsi="Courier New" w:cs="Courier New"/>
        </w:rPr>
        <w:t>: ”Apartment3”</w:t>
      </w:r>
      <w:r>
        <w:t xml:space="preserve"> and</w:t>
      </w:r>
      <w:r w:rsidR="00EF0AEE">
        <w:t xml:space="preserve"> the attribute</w:t>
      </w:r>
      <w:r>
        <w:t xml:space="preserve"> </w:t>
      </w:r>
      <w:proofErr w:type="spellStart"/>
      <w:r w:rsidRPr="00383BE2">
        <w:rPr>
          <w:rFonts w:ascii="Courier New" w:hAnsi="Courier New" w:cs="Courier New"/>
        </w:rPr>
        <w:t>EnergyUsage</w:t>
      </w:r>
      <w:proofErr w:type="spellEnd"/>
      <w:r>
        <w:t xml:space="preserve"> equal to a random number between 20 and 250, which is recorded </w:t>
      </w:r>
      <w:r w:rsidR="00EF0AEE">
        <w:t>in</w:t>
      </w:r>
      <w:r>
        <w:t xml:space="preserve"> string format</w:t>
      </w:r>
      <w:r w:rsidR="00EF0AEE">
        <w:t>, e.g</w:t>
      </w:r>
      <w:r>
        <w:t>.</w:t>
      </w:r>
      <w:r w:rsidR="00EF0AEE">
        <w:t>,</w:t>
      </w:r>
      <w:r>
        <w:t xml:space="preserve"> </w:t>
      </w:r>
      <w:r w:rsidR="00EF0AEE" w:rsidRPr="00383BE2">
        <w:rPr>
          <w:rFonts w:ascii="Courier New" w:hAnsi="Courier New" w:cs="Courier New"/>
        </w:rPr>
        <w:t>EnergyUsage</w:t>
      </w:r>
      <w:r w:rsidR="00EF0AEE">
        <w:rPr>
          <w:rFonts w:ascii="Courier New" w:hAnsi="Courier New" w:cs="Courier New"/>
        </w:rPr>
        <w:t>:”43”.</w:t>
      </w:r>
    </w:p>
    <w:p w14:paraId="6FAE1D16" w14:textId="77777777" w:rsidR="00A41148" w:rsidRDefault="00A41148" w:rsidP="00A41148">
      <w:pPr>
        <w:jc w:val="both"/>
      </w:pPr>
    </w:p>
    <w:p w14:paraId="059EBE58" w14:textId="25E8C2A0"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w:t>
      </w:r>
      <w:r w:rsidR="00EF0AEE">
        <w:t>parameter</w:t>
      </w:r>
      <w:r>
        <w:t xml:space="preserve">, </w:t>
      </w:r>
      <w:proofErr w:type="spellStart"/>
      <w:r w:rsidRPr="00383BE2">
        <w:rPr>
          <w:rFonts w:ascii="Courier New" w:hAnsi="Courier New" w:cs="Courier New"/>
        </w:rPr>
        <w:t>energyUsage</w:t>
      </w:r>
      <w:proofErr w:type="spellEnd"/>
      <w:r>
        <w:t xml:space="preserve">. The </w:t>
      </w:r>
      <w:r w:rsidR="00EF0AEE">
        <w:t>purpose</w:t>
      </w:r>
      <w:r>
        <w:t xml:space="preserve"> </w:t>
      </w:r>
      <w:r w:rsidR="00EF0AEE">
        <w:t>of</w:t>
      </w:r>
      <w:r>
        <w:t xml:space="preserve"> this </w:t>
      </w:r>
      <w:r w:rsidR="006F7894">
        <w:t>parameter</w:t>
      </w:r>
      <w:r>
        <w:t xml:space="preserve"> is to receive the power meter readings </w:t>
      </w:r>
      <w:r w:rsidR="00EF0AEE">
        <w:t>of</w:t>
      </w:r>
      <w:r>
        <w:t xml:space="preserve"> the apartment.</w:t>
      </w:r>
    </w:p>
    <w:p w14:paraId="35F8F848" w14:textId="77777777" w:rsidR="00A41148" w:rsidRDefault="00A41148" w:rsidP="00A41148">
      <w:pPr>
        <w:jc w:val="both"/>
      </w:pPr>
    </w:p>
    <w:p w14:paraId="2B59B27B" w14:textId="3EC56F61" w:rsidR="00A41148" w:rsidRDefault="005F517E" w:rsidP="00A41148">
      <w:pPr>
        <w:jc w:val="both"/>
      </w:pPr>
      <w:r>
        <w:t>Another</w:t>
      </w:r>
      <w:r w:rsidR="00383BE2">
        <w:t xml:space="preserve"> </w:t>
      </w:r>
      <w:r w:rsidR="003961ED">
        <w:t>N</w:t>
      </w:r>
      <w:r w:rsidR="00A41148">
        <w:t>ode</w:t>
      </w:r>
      <w:r w:rsidR="003961ED">
        <w:t>JS</w:t>
      </w:r>
      <w:r w:rsidR="00A41148">
        <w:t xml:space="preserve"> application trigger</w:t>
      </w:r>
      <w:r w:rsidR="00383BE2">
        <w:t>s</w:t>
      </w:r>
      <w:r w:rsidR="00A41148">
        <w:t xml:space="preserve"> the energy smart contract.</w:t>
      </w:r>
      <w:r w:rsidR="00CA5C00">
        <w:t xml:space="preserve"> The apartments are created and stored in memory by the energy smart contract with two attributes: </w:t>
      </w:r>
      <w:proofErr w:type="spellStart"/>
      <w:r w:rsidR="00CA5C00" w:rsidRPr="00383BE2">
        <w:rPr>
          <w:rFonts w:ascii="Courier New" w:hAnsi="Courier New" w:cs="Courier New"/>
        </w:rPr>
        <w:t>ApartmentID</w:t>
      </w:r>
      <w:proofErr w:type="spellEnd"/>
      <w:r w:rsidR="00CA5C00">
        <w:t xml:space="preserve"> and </w:t>
      </w:r>
      <w:proofErr w:type="spellStart"/>
      <w:r w:rsidR="00CA5C00" w:rsidRPr="00383BE2">
        <w:rPr>
          <w:rFonts w:ascii="Courier New" w:hAnsi="Courier New" w:cs="Courier New"/>
        </w:rPr>
        <w:t>EnergyUsage</w:t>
      </w:r>
      <w:proofErr w:type="spellEnd"/>
      <w:r w:rsidR="00A41148">
        <w:t xml:space="preserve"> </w:t>
      </w:r>
      <w:r w:rsidR="00CA5C00">
        <w:t xml:space="preserve">initialised with a value equals to 0. </w:t>
      </w:r>
      <w:r w:rsidR="003961ED">
        <w:t>The</w:t>
      </w:r>
      <w:r w:rsidR="00A41148">
        <w:t xml:space="preserve"> function </w:t>
      </w:r>
      <w:proofErr w:type="spellStart"/>
      <w:r w:rsidR="00A41148" w:rsidRPr="00383BE2">
        <w:rPr>
          <w:rFonts w:ascii="Courier New" w:hAnsi="Courier New" w:cs="Courier New"/>
        </w:rPr>
        <w:t>updateAsset</w:t>
      </w:r>
      <w:proofErr w:type="spellEnd"/>
      <w:r w:rsidR="00A41148">
        <w:t xml:space="preserve"> </w:t>
      </w:r>
      <w:r w:rsidR="003961ED">
        <w:t>in the NodeJS app calls</w:t>
      </w:r>
      <w:r w:rsidR="00A41148">
        <w:t xml:space="preserve"> the</w:t>
      </w:r>
      <w:r w:rsidR="003961ED">
        <w:t xml:space="preserve"> function </w:t>
      </w:r>
      <w:proofErr w:type="spellStart"/>
      <w:r w:rsidR="00A41148" w:rsidRPr="00383BE2">
        <w:rPr>
          <w:rFonts w:ascii="Courier New" w:hAnsi="Courier New" w:cs="Courier New"/>
        </w:rPr>
        <w:t>UpdateAsset</w:t>
      </w:r>
      <w:proofErr w:type="spellEnd"/>
      <w:r w:rsidR="003961ED">
        <w:rPr>
          <w:rFonts w:ascii="Courier New" w:hAnsi="Courier New" w:cs="Courier New"/>
        </w:rPr>
        <w:t xml:space="preserve"> </w:t>
      </w:r>
      <w:r w:rsidR="003961ED">
        <w:t xml:space="preserve">in the </w:t>
      </w:r>
      <w:r w:rsidR="008D4CC3">
        <w:t xml:space="preserve">energy </w:t>
      </w:r>
      <w:r w:rsidR="003961ED">
        <w:t>smart contract</w:t>
      </w:r>
      <w:r w:rsidR="00A41148">
        <w:t xml:space="preserve"> to match the apartments using the</w:t>
      </w:r>
      <w:r w:rsidR="00383BE2">
        <w:t xml:space="preserve"> </w:t>
      </w:r>
      <w:proofErr w:type="spellStart"/>
      <w:r w:rsidR="00383BE2" w:rsidRPr="00383BE2">
        <w:rPr>
          <w:rFonts w:ascii="Courier New" w:hAnsi="Courier New" w:cs="Courier New"/>
        </w:rPr>
        <w:t>ApartmentID</w:t>
      </w:r>
      <w:proofErr w:type="spellEnd"/>
      <w:r w:rsidR="00383BE2">
        <w:t xml:space="preserve"> attribute</w:t>
      </w:r>
      <w:r w:rsidR="00A41148">
        <w:t xml:space="preserve">. </w:t>
      </w:r>
      <w:r w:rsidR="005E5B5C">
        <w:t>The</w:t>
      </w:r>
      <w:r w:rsidR="00383BE2">
        <w:t xml:space="preserve"> value in the attribute</w:t>
      </w:r>
      <w:r w:rsidR="00A41148">
        <w:t xml:space="preserve"> </w:t>
      </w:r>
      <w:proofErr w:type="spellStart"/>
      <w:r w:rsidR="00383BE2" w:rsidRPr="00383BE2">
        <w:rPr>
          <w:rFonts w:ascii="Courier New" w:hAnsi="Courier New" w:cs="Courier New"/>
        </w:rPr>
        <w:t>E</w:t>
      </w:r>
      <w:r w:rsidR="00A41148" w:rsidRPr="00383BE2">
        <w:rPr>
          <w:rFonts w:ascii="Courier New" w:hAnsi="Courier New" w:cs="Courier New"/>
        </w:rPr>
        <w:t>nergy</w:t>
      </w:r>
      <w:r w:rsidR="00383BE2"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5E5B5C">
        <w:t xml:space="preserve">. </w:t>
      </w:r>
      <w:r w:rsidR="005B647E">
        <w:t xml:space="preserve">This function calls the apartment smart contract </w:t>
      </w:r>
      <w:r w:rsidR="00A41148">
        <w:t>send</w:t>
      </w:r>
      <w:r w:rsidR="005B647E">
        <w:t>ing</w:t>
      </w:r>
      <w:r w:rsidR="00A41148">
        <w:t xml:space="preserve"> the </w:t>
      </w:r>
      <w:proofErr w:type="spellStart"/>
      <w:r w:rsidR="00383BE2"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rsidR="00383BE2">
        <w:t>ZKPs</w:t>
      </w:r>
      <w:r w:rsidR="00A41148">
        <w:t xml:space="preserve"> off-chain-generated signal</w:t>
      </w:r>
      <w:r w:rsidR="005B647E">
        <w:t xml:space="preserve"> (to be verified by the apartment smart contract)</w:t>
      </w:r>
      <w:r w:rsidR="005E5B5C">
        <w:t xml:space="preserve"> as parameters</w:t>
      </w:r>
      <w:r w:rsidR="00A41148">
        <w:t xml:space="preserve">. </w:t>
      </w:r>
    </w:p>
    <w:p w14:paraId="2B20E7BC" w14:textId="77777777" w:rsidR="00A41148" w:rsidRDefault="00A41148" w:rsidP="00A41148">
      <w:pPr>
        <w:jc w:val="both"/>
      </w:pPr>
    </w:p>
    <w:p w14:paraId="2866E2FA" w14:textId="416EB6F7" w:rsidR="00A41148" w:rsidRDefault="00A41148" w:rsidP="00A41148">
      <w:pPr>
        <w:jc w:val="both"/>
      </w:pPr>
      <w:r>
        <w:lastRenderedPageBreak/>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w:t>
      </w:r>
      <w:r w:rsidR="00F535A9">
        <w:t xml:space="preserve"> the apartment smart contract function</w:t>
      </w:r>
      <w:r>
        <w:t xml:space="preserve"> </w:t>
      </w:r>
      <w:proofErr w:type="spellStart"/>
      <w:r w:rsidRPr="00383BE2">
        <w:rPr>
          <w:rFonts w:ascii="Courier New" w:hAnsi="Courier New" w:cs="Courier New"/>
        </w:rPr>
        <w:t>QueryEnergyUsage</w:t>
      </w:r>
      <w:proofErr w:type="spellEnd"/>
      <w:r>
        <w:t xml:space="preserve"> to know the power meter reading, b) record the start and c) end times before and after the call</w:t>
      </w:r>
      <w:r w:rsidR="00F535A9">
        <w:t xml:space="preserve"> respectively,</w:t>
      </w:r>
      <w:r>
        <w:t xml:space="preserve"> d) calculate</w:t>
      </w:r>
      <w:r w:rsidR="00A97BEC">
        <w:t xml:space="preserve"> the difference between start time and end time</w:t>
      </w:r>
      <w:r>
        <w:t xml:space="preserve"> a</w:t>
      </w:r>
      <w:proofErr w:type="spellStart"/>
      <w:r>
        <w:t>nd</w:t>
      </w:r>
      <w:proofErr w:type="spellEnd"/>
      <w:r>
        <w:t xml:space="preserve"> e) record the difference between them</w:t>
      </w:r>
      <w:r w:rsidR="00A97BEC">
        <w:t xml:space="preserve">, called </w:t>
      </w:r>
      <w:r>
        <w:t>latency</w:t>
      </w:r>
      <w:r w:rsidR="00A97BEC">
        <w:t xml:space="preserve">, </w:t>
      </w:r>
      <w:r>
        <w:t>in the asset.</w:t>
      </w:r>
    </w:p>
    <w:p w14:paraId="0E1E55D5" w14:textId="77777777" w:rsidR="00A41148" w:rsidRDefault="00A41148" w:rsidP="00A41148">
      <w:pPr>
        <w:jc w:val="both"/>
      </w:pPr>
    </w:p>
    <w:p w14:paraId="0EBE9A6D" w14:textId="27A212E4" w:rsid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384231B" w14:textId="77777777" w:rsidR="00BD09A4" w:rsidRPr="0024790E" w:rsidRDefault="00BD09A4" w:rsidP="006328C4">
      <w:pPr>
        <w:jc w:val="both"/>
      </w:pPr>
    </w:p>
    <w:p w14:paraId="6B6323FF" w14:textId="77777777" w:rsidR="00DF1AF9" w:rsidRPr="00B67F67" w:rsidRDefault="00DF1AF9" w:rsidP="000377A3">
      <w:pPr>
        <w:pStyle w:val="Heading2"/>
        <w:numPr>
          <w:ilvl w:val="1"/>
          <w:numId w:val="6"/>
        </w:numPr>
        <w:rPr>
          <w:color w:val="000000" w:themeColor="text1"/>
        </w:rPr>
      </w:pPr>
      <w:bookmarkStart w:id="50" w:name="_Toc179037742"/>
      <w:bookmarkStart w:id="51" w:name="_Toc180081493"/>
      <w:r>
        <w:rPr>
          <w:color w:val="000000" w:themeColor="text1"/>
        </w:rPr>
        <w:t>Zero Knowledge Proof</w:t>
      </w:r>
      <w:bookmarkEnd w:id="50"/>
      <w:bookmarkEnd w:id="51"/>
    </w:p>
    <w:p w14:paraId="5568E213" w14:textId="77777777" w:rsidR="00DF1AF9" w:rsidRPr="004475A8" w:rsidRDefault="00DF1AF9" w:rsidP="000377A3">
      <w:pPr>
        <w:pStyle w:val="Heading3"/>
        <w:numPr>
          <w:ilvl w:val="2"/>
          <w:numId w:val="6"/>
        </w:numPr>
        <w:rPr>
          <w:color w:val="000000" w:themeColor="text1"/>
        </w:rPr>
      </w:pPr>
      <w:bookmarkStart w:id="52" w:name="_Toc179037743"/>
      <w:bookmarkStart w:id="53" w:name="_Toc180081494"/>
      <w:r>
        <w:rPr>
          <w:color w:val="000000" w:themeColor="text1"/>
        </w:rPr>
        <w:t>I</w:t>
      </w:r>
      <w:r w:rsidRPr="00C861EB">
        <w:rPr>
          <w:color w:val="000000" w:themeColor="text1"/>
        </w:rPr>
        <w:t>mplementation</w:t>
      </w:r>
      <w:bookmarkEnd w:id="52"/>
      <w:bookmarkEnd w:id="53"/>
    </w:p>
    <w:p w14:paraId="33B5D715" w14:textId="3FBBDBED"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w:t>
      </w:r>
      <w:r w:rsidR="00985D8C">
        <w:t xml:space="preserve"> </w:t>
      </w:r>
      <w:r w:rsidR="00985D8C">
        <w:fldChar w:fldCharType="begin"/>
      </w:r>
      <w:r w:rsidR="00985D8C">
        <w:instrText xml:space="preserve"> ADDIN EN.CITE &lt;EndNote&gt;&lt;Cite&gt;&lt;Author&gt;Singh&lt;/Author&gt;&lt;Year&gt;2024&lt;/Year&gt;&lt;RecNum&gt;113&lt;/RecNum&gt;&lt;DisplayText&gt;(Guo et al., 2024; 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Cite&gt;&lt;Author&gt;Guo&lt;/Author&gt;&lt;Year&gt;2024&lt;/Year&gt;&lt;RecNum&gt;131&lt;/RecNum&gt;&lt;record&gt;&lt;rec-number&gt;131&lt;/rec-number&gt;&lt;foreign-keys&gt;&lt;key app="EN" db-id="refdsetfmxfv0xezzx0x00r2eas9wvvxsrxv" timestamp="1729283390"&gt;131&lt;/key&gt;&lt;/foreign-keys&gt;&lt;ref-type name="Journal Article"&gt;17&lt;/ref-type&gt;&lt;contributors&gt;&lt;authors&gt;&lt;author&gt;Guo, Hanze&lt;/author&gt;&lt;author&gt;Feng, Yebo&lt;/author&gt;&lt;author&gt;Wu, Cong&lt;/author&gt;&lt;author&gt;Li, Zengpeng&lt;/author&gt;&lt;author&gt;Xu, Jiahua&lt;/author&gt;&lt;/authors&gt;&lt;/contributors&gt;&lt;titles&gt;&lt;title&gt;Benchmarking ZK-Friendly Hash Functions and SNARK Proving Systems for EVM-compatible Blockchains&lt;/title&gt;&lt;secondary-title&gt;arXiv preprint arXiv:2409.01976&lt;/secondary-title&gt;&lt;/titles&gt;&lt;periodical&gt;&lt;full-title&gt;arXiv preprint arXiv:2409.01976&lt;/full-title&gt;&lt;/periodical&gt;&lt;dates&gt;&lt;year&gt;2024&lt;/year&gt;&lt;/dates&gt;&lt;urls&gt;&lt;/urls&gt;&lt;/record&gt;&lt;/Cite&gt;&lt;/EndNote&gt;</w:instrText>
      </w:r>
      <w:r w:rsidR="00985D8C">
        <w:fldChar w:fldCharType="separate"/>
      </w:r>
      <w:r w:rsidR="00985D8C">
        <w:rPr>
          <w:noProof/>
        </w:rPr>
        <w:t>(Guo et al., 2024; Singh, 2024)</w:t>
      </w:r>
      <w:r w:rsidR="00985D8C">
        <w:fldChar w:fldCharType="end"/>
      </w:r>
      <w:r>
        <w:t xml:space="preserve">.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441AE94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w:t>
      </w:r>
      <w:r w:rsidR="00A35BD8">
        <w:t xml:space="preserve">, called </w:t>
      </w:r>
      <w:r>
        <w:t>R1CS</w:t>
      </w:r>
      <w:r w:rsidR="00A35BD8">
        <w:t xml:space="preserve">, </w:t>
      </w:r>
      <w:r w:rsidR="00A35BD8">
        <w:fldChar w:fldCharType="begin"/>
      </w:r>
      <w:r w:rsidR="00A35BD8">
        <w:instrText xml:space="preserve"> ADDIN EN.CITE &lt;EndNote&gt;&lt;Cite&gt;&lt;Author&gt;Guo&lt;/Author&gt;&lt;Year&gt;2024&lt;/Year&gt;&lt;RecNum&gt;131&lt;/RecNum&gt;&lt;DisplayText&gt;(Guo et al., 2024)&lt;/DisplayText&gt;&lt;record&gt;&lt;rec-number&gt;131&lt;/rec-number&gt;&lt;foreign-keys&gt;&lt;key app="EN" db-id="refdsetfmxfv0xezzx0x00r2eas9wvvxsrxv" timestamp="1729283390"&gt;131&lt;/key&gt;&lt;/foreign-keys&gt;&lt;ref-type name="Journal Article"&gt;17&lt;/ref-type&gt;&lt;contributors&gt;&lt;authors&gt;&lt;author&gt;Guo, Hanze&lt;/author&gt;&lt;author&gt;Feng, Yebo&lt;/author&gt;&lt;author&gt;Wu, Cong&lt;/author&gt;&lt;author&gt;Li, Zengpeng&lt;/author&gt;&lt;author&gt;Xu, Jiahua&lt;/author&gt;&lt;/authors&gt;&lt;/contributors&gt;&lt;titles&gt;&lt;title&gt;Benchmarking ZK-Friendly Hash Functions and SNARK Proving Systems for EVM-compatible Blockchains&lt;/title&gt;&lt;secondary-title&gt;arXiv preprint arXiv:2409.01976&lt;/secondary-title&gt;&lt;/titles&gt;&lt;periodical&gt;&lt;full-title&gt;arXiv preprint arXiv:2409.01976&lt;/full-title&gt;&lt;/periodical&gt;&lt;dates&gt;&lt;year&gt;2024&lt;/year&gt;&lt;/dates&gt;&lt;urls&gt;&lt;/urls&gt;&lt;/record&gt;&lt;/Cite&gt;&lt;/EndNote&gt;</w:instrText>
      </w:r>
      <w:r w:rsidR="00A35BD8">
        <w:fldChar w:fldCharType="separate"/>
      </w:r>
      <w:r w:rsidR="00A35BD8">
        <w:rPr>
          <w:noProof/>
        </w:rPr>
        <w:t>(Guo et al., 2024)</w:t>
      </w:r>
      <w:r w:rsidR="00A35BD8">
        <w:fldChar w:fldCharType="end"/>
      </w:r>
      <w:r>
        <w:t xml:space="preserve">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36FA5A29"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w:t>
      </w:r>
      <w:r w:rsidR="00A35BD8">
        <w:t xml:space="preserve"> </w:t>
      </w:r>
      <w:r w:rsidR="00A35BD8">
        <w:fldChar w:fldCharType="begin"/>
      </w:r>
      <w:r w:rsidR="00A35BD8">
        <w:instrText xml:space="preserve"> ADDIN EN.CITE &lt;EndNote&gt;&lt;Cite&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rsidR="00A35BD8">
        <w:fldChar w:fldCharType="separate"/>
      </w:r>
      <w:r w:rsidR="00A35BD8">
        <w:rPr>
          <w:noProof/>
        </w:rPr>
        <w:t>(Singh, 2024)</w:t>
      </w:r>
      <w:r w:rsidR="00A35BD8">
        <w:fldChar w:fldCharType="end"/>
      </w:r>
      <w:r>
        <w:t xml:space="preserve">. </w:t>
      </w:r>
    </w:p>
    <w:p w14:paraId="757BD261" w14:textId="77777777" w:rsidR="00DF1AF9" w:rsidRDefault="00DF1AF9" w:rsidP="00DF1AF9">
      <w:pPr>
        <w:jc w:val="both"/>
      </w:pPr>
    </w:p>
    <w:p w14:paraId="2A42B805" w14:textId="150B9748"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w:t>
      </w:r>
      <w:r w:rsidR="00F823E8">
        <w:t xml:space="preserve"> </w:t>
      </w:r>
      <w:r w:rsidR="00F823E8">
        <w:fldChar w:fldCharType="begin"/>
      </w:r>
      <w:r w:rsidR="00F823E8">
        <w:instrText xml:space="preserve"> ADDIN EN.CITE &lt;EndNote&gt;&lt;Cite&gt;&lt;Author&gt;Nikolaenko&lt;/Author&gt;&lt;Year&gt;2024&lt;/Year&gt;&lt;RecNum&gt;128&lt;/RecNum&gt;&lt;DisplayText&gt;(Nikolaenko et al., 2024)&lt;/DisplayText&gt;&lt;record&gt;&lt;rec-number&gt;128&lt;/rec-number&gt;&lt;foreign-keys&gt;&lt;key app="EN" db-id="refdsetfmxfv0xezzx0x00r2eas9wvvxsrxv" timestamp="1729143615"&gt;128&lt;/key&gt;&lt;/foreign-keys&gt;&lt;ref-type name="Conference Proceedings"&gt;10&lt;/ref-type&gt;&lt;contributors&gt;&lt;authors&gt;&lt;author&gt;Nikolaenko, Valeria&lt;/author&gt;&lt;author&gt;Ragsdale, Sam&lt;/author&gt;&lt;author&gt;Bonneau, Joseph&lt;/author&gt;&lt;author&gt;Boneh, Dan&lt;/author&gt;&lt;/authors&gt;&lt;/contributors&gt;&lt;titles&gt;&lt;title&gt;Powers-of-tau to the people: Decentralizing setup ceremonies&lt;/title&gt;&lt;secondary-title&gt;International Conference on Applied Cryptography and Network Security&lt;/secondary-title&gt;&lt;/titles&gt;&lt;pages&gt;105-134&lt;/pages&gt;&lt;dates&gt;&lt;year&gt;2024&lt;/year&gt;&lt;/dates&gt;&lt;publisher&gt;Springer&lt;/publisher&gt;&lt;urls&gt;&lt;/urls&gt;&lt;/record&gt;&lt;/Cite&gt;&lt;/EndNote&gt;</w:instrText>
      </w:r>
      <w:r w:rsidR="00F823E8">
        <w:fldChar w:fldCharType="separate"/>
      </w:r>
      <w:r w:rsidR="00F823E8">
        <w:rPr>
          <w:noProof/>
        </w:rPr>
        <w:t>(Nikolaenko et al., 2024)</w:t>
      </w:r>
      <w:r w:rsidR="00F823E8">
        <w:fldChar w:fldCharType="end"/>
      </w:r>
      <w:r w:rsidR="00A90FC0">
        <w:t>.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lastRenderedPageBreak/>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receives as parameters a) the existing 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54" w:name="_Toc179037744"/>
      <w:bookmarkStart w:id="55" w:name="_Toc180081495"/>
      <w:r w:rsidRPr="00A57C34">
        <w:rPr>
          <w:color w:val="000000" w:themeColor="text1"/>
        </w:rPr>
        <w:t>Circuit definition</w:t>
      </w:r>
      <w:bookmarkEnd w:id="54"/>
      <w:bookmarkEnd w:id="55"/>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30D3AC9E"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w:t>
      </w:r>
    </w:p>
    <w:p w14:paraId="10385840" w14:textId="77777777" w:rsidR="005A4AEA" w:rsidRDefault="005A4AEA" w:rsidP="00890045">
      <w:pPr>
        <w:jc w:val="both"/>
      </w:pPr>
    </w:p>
    <w:p w14:paraId="2F78FD03" w14:textId="4F8F3B40" w:rsidR="005A4AEA" w:rsidRDefault="005A4AEA" w:rsidP="00890045">
      <w:pPr>
        <w:jc w:val="both"/>
      </w:pPr>
      <w:r>
        <w:rPr>
          <w:noProof/>
        </w:rPr>
        <w:lastRenderedPageBreak/>
        <w:drawing>
          <wp:inline distT="0" distB="0" distL="0" distR="0" wp14:anchorId="44E0D3F3" wp14:editId="3DF5D0B7">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7FDBF104" w:rsidR="00DF1AF9" w:rsidRDefault="005A4AEA" w:rsidP="005A4AEA">
      <w:pPr>
        <w:pStyle w:val="Caption"/>
      </w:pPr>
      <w:bookmarkStart w:id="56" w:name="_Ref179129987"/>
      <w:bookmarkStart w:id="57" w:name="_Toc179535062"/>
      <w:bookmarkStart w:id="58" w:name="_Toc179998846"/>
      <w:bookmarkStart w:id="59" w:name="_Toc180009178"/>
      <w:bookmarkStart w:id="60" w:name="_Toc180009812"/>
      <w:bookmarkStart w:id="61" w:name="_Toc180011732"/>
      <w:bookmarkStart w:id="62" w:name="_Toc180069195"/>
      <w:bookmarkStart w:id="63" w:name="_Toc180081081"/>
      <w:bookmarkStart w:id="64" w:name="_Toc180083866"/>
      <w:r>
        <w:t xml:space="preserve">Figure </w:t>
      </w:r>
      <w:fldSimple w:instr=" SEQ Figure \* ARABIC ">
        <w:r w:rsidR="00C25037">
          <w:rPr>
            <w:noProof/>
          </w:rPr>
          <w:t>5</w:t>
        </w:r>
      </w:fldSimple>
      <w:bookmarkEnd w:id="56"/>
      <w:r>
        <w:t xml:space="preserve">. </w:t>
      </w:r>
      <w:r w:rsidRPr="00597EC8">
        <w:t xml:space="preserve">Circuit definition using </w:t>
      </w:r>
      <w:proofErr w:type="spellStart"/>
      <w:r w:rsidR="00960AF7">
        <w:t>C</w:t>
      </w:r>
      <w:r w:rsidRPr="00597EC8">
        <w:t>ircom</w:t>
      </w:r>
      <w:proofErr w:type="spellEnd"/>
      <w:r w:rsidRPr="00597EC8">
        <w:t xml:space="preserve"> for the prototype.</w:t>
      </w:r>
      <w:bookmarkEnd w:id="57"/>
      <w:bookmarkEnd w:id="58"/>
      <w:bookmarkEnd w:id="59"/>
      <w:bookmarkEnd w:id="60"/>
      <w:bookmarkEnd w:id="61"/>
      <w:bookmarkEnd w:id="62"/>
      <w:bookmarkEnd w:id="63"/>
      <w:bookmarkEnd w:id="64"/>
    </w:p>
    <w:p w14:paraId="323DDE6A" w14:textId="41AEFD01" w:rsidR="00DF1AF9" w:rsidRDefault="00DF1AF9" w:rsidP="00DF1AF9">
      <w:pPr>
        <w:jc w:val="both"/>
      </w:pPr>
      <w:r>
        <w:t>Additionally, the computational model for the proof of concept</w:t>
      </w:r>
      <w:r w:rsidR="00D03285">
        <w:t xml:space="preserve"> as shown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 xml:space="preserve">. </w:t>
      </w:r>
      <w:r>
        <w:t>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2135574A"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w:t>
      </w:r>
      <w:r w:rsidR="00CD2BF2">
        <w:t>and</w:t>
      </w:r>
      <w:r>
        <w:t xml:space="preserve">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lastRenderedPageBreak/>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65" w:name="_Toc180081496"/>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65"/>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66" w:name="_Toc180081497"/>
      <w:r w:rsidRPr="009307EE">
        <w:rPr>
          <w:color w:val="000000" w:themeColor="text1"/>
        </w:rPr>
        <w:t>Smart-contract Application</w:t>
      </w:r>
      <w:bookmarkEnd w:id="66"/>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67" w:name="_Toc180081498"/>
      <w:r>
        <w:rPr>
          <w:color w:val="000000" w:themeColor="text1"/>
        </w:rPr>
        <w:t>Apartment Smart Contract</w:t>
      </w:r>
      <w:bookmarkEnd w:id="67"/>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lastRenderedPageBreak/>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68" w:name="_Toc180081499"/>
      <w:r>
        <w:rPr>
          <w:color w:val="000000" w:themeColor="text1"/>
        </w:rPr>
        <w:t>Energy Smart Contract</w:t>
      </w:r>
      <w:bookmarkEnd w:id="68"/>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69" w:name="_Toc180081500"/>
      <w:r>
        <w:rPr>
          <w:color w:val="000000" w:themeColor="text1"/>
        </w:rPr>
        <w:t>Common for both Smart Contract</w:t>
      </w:r>
      <w:bookmarkEnd w:id="69"/>
    </w:p>
    <w:p w14:paraId="6299F679" w14:textId="67A4FBAA" w:rsidR="007B514C" w:rsidRPr="007B514C" w:rsidRDefault="007B514C" w:rsidP="00FC5B4D">
      <w:pPr>
        <w:jc w:val="both"/>
      </w:pPr>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r w:rsidR="00FC5B4D">
        <w:t xml:space="preserve">By definition, the functions are </w:t>
      </w:r>
      <w:r w:rsidR="00FC5B4D">
        <w:t>NP-complete</w:t>
      </w:r>
      <w:r w:rsidR="00FC5B4D">
        <w:t>.</w:t>
      </w:r>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70" w:name="_Toc180081501"/>
      <w:r>
        <w:rPr>
          <w:color w:val="000000" w:themeColor="text1"/>
        </w:rPr>
        <w:t>TypeScript</w:t>
      </w:r>
      <w:r w:rsidRPr="009307EE">
        <w:rPr>
          <w:color w:val="000000" w:themeColor="text1"/>
        </w:rPr>
        <w:t xml:space="preserve"> Application</w:t>
      </w:r>
      <w:r>
        <w:rPr>
          <w:color w:val="000000" w:themeColor="text1"/>
        </w:rPr>
        <w:t>s</w:t>
      </w:r>
      <w:bookmarkEnd w:id="70"/>
    </w:p>
    <w:p w14:paraId="460303B8" w14:textId="010C5BBE" w:rsidR="009307EE" w:rsidRDefault="009307EE" w:rsidP="000335DA">
      <w:pPr>
        <w:pStyle w:val="Heading3"/>
        <w:numPr>
          <w:ilvl w:val="2"/>
          <w:numId w:val="6"/>
        </w:numPr>
        <w:rPr>
          <w:color w:val="000000" w:themeColor="text1"/>
        </w:rPr>
      </w:pPr>
      <w:bookmarkStart w:id="71" w:name="_Toc180081502"/>
      <w:r>
        <w:rPr>
          <w:color w:val="000000" w:themeColor="text1"/>
        </w:rPr>
        <w:t>Apartment TypeScript App</w:t>
      </w:r>
      <w:bookmarkEnd w:id="71"/>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lastRenderedPageBreak/>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72" w:name="_Toc180081503"/>
      <w:r>
        <w:rPr>
          <w:color w:val="000000" w:themeColor="text1"/>
        </w:rPr>
        <w:t>Energy TypeScript App</w:t>
      </w:r>
      <w:bookmarkEnd w:id="72"/>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73" w:name="_Toc180081504"/>
      <w:r>
        <w:rPr>
          <w:color w:val="000000" w:themeColor="text1"/>
        </w:rPr>
        <w:t>The Oracle</w:t>
      </w:r>
      <w:bookmarkEnd w:id="73"/>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r w:rsidRPr="00F45F3D">
        <w:t>Beniich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052BA1F5" w:rsidR="00C55AAA"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11EE7C84" w14:textId="24900C9D" w:rsidR="006F4B95" w:rsidRDefault="00C55AAA" w:rsidP="00C55AAA">
      <w:r>
        <w:br w:type="page"/>
      </w:r>
    </w:p>
    <w:p w14:paraId="2C05ECB5" w14:textId="7E4BF8C4" w:rsidR="0099738F" w:rsidRPr="0099738F" w:rsidRDefault="00291C06" w:rsidP="00ED0E08">
      <w:pPr>
        <w:pStyle w:val="Heading1"/>
        <w:numPr>
          <w:ilvl w:val="0"/>
          <w:numId w:val="6"/>
        </w:numPr>
        <w:rPr>
          <w:color w:val="000000" w:themeColor="text1"/>
        </w:rPr>
      </w:pPr>
      <w:bookmarkStart w:id="74" w:name="_Toc180081505"/>
      <w:r>
        <w:rPr>
          <w:color w:val="000000" w:themeColor="text1"/>
        </w:rPr>
        <w:lastRenderedPageBreak/>
        <w:t>Prototype Execution</w:t>
      </w:r>
      <w:bookmarkEnd w:id="74"/>
    </w:p>
    <w:p w14:paraId="311F478A" w14:textId="27204C36" w:rsidR="0099738F" w:rsidRPr="00DF348C"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75" w:name="_Toc180081506"/>
      <w:r>
        <w:rPr>
          <w:color w:val="000000" w:themeColor="text1"/>
        </w:rPr>
        <w:t>Explanation</w:t>
      </w:r>
      <w:bookmarkEnd w:id="75"/>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76" w:name="_Toc180081507"/>
      <w:r>
        <w:rPr>
          <w:color w:val="000000" w:themeColor="text1"/>
        </w:rPr>
        <w:t>The Oracle</w:t>
      </w:r>
      <w:bookmarkEnd w:id="76"/>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22D97DF2" w14:textId="2ED74837" w:rsidR="006F4B95" w:rsidRDefault="006F4B95" w:rsidP="002947BC">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r w:rsidR="008E1D59">
        <w:br w:type="page"/>
      </w:r>
    </w:p>
    <w:p w14:paraId="1224FEFC" w14:textId="4113928E" w:rsidR="002A7175" w:rsidRPr="002A7175" w:rsidRDefault="00596D46" w:rsidP="002A7175">
      <w:pPr>
        <w:pStyle w:val="Heading1"/>
        <w:numPr>
          <w:ilvl w:val="0"/>
          <w:numId w:val="6"/>
        </w:numPr>
        <w:rPr>
          <w:color w:val="000000" w:themeColor="text1"/>
        </w:rPr>
      </w:pPr>
      <w:bookmarkStart w:id="77" w:name="_Toc180081508"/>
      <w:bookmarkStart w:id="78" w:name="OLE_LINK2"/>
      <w:bookmarkStart w:id="79" w:name="OLE_LINK3"/>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77"/>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bookmarkStart w:id="80" w:name="_Toc180081509"/>
      <w:r>
        <w:rPr>
          <w:color w:val="000000" w:themeColor="text1"/>
        </w:rPr>
        <w:t>Results</w:t>
      </w:r>
      <w:bookmarkEnd w:id="80"/>
    </w:p>
    <w:p w14:paraId="5BA956D4" w14:textId="77777777" w:rsidR="00230CC4" w:rsidRDefault="00230CC4" w:rsidP="00F65A47">
      <w:pPr>
        <w:pStyle w:val="Heading2"/>
        <w:numPr>
          <w:ilvl w:val="2"/>
          <w:numId w:val="6"/>
        </w:numPr>
        <w:rPr>
          <w:color w:val="000000" w:themeColor="text1"/>
        </w:rPr>
      </w:pPr>
      <w:bookmarkStart w:id="81" w:name="_Toc180081510"/>
      <w:r>
        <w:rPr>
          <w:color w:val="000000" w:themeColor="text1"/>
        </w:rPr>
        <w:t>Plonk</w:t>
      </w:r>
      <w:bookmarkEnd w:id="81"/>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82" w:name="_Toc180081511"/>
      <w:r>
        <w:rPr>
          <w:color w:val="000000" w:themeColor="text1"/>
        </w:rPr>
        <w:t>Groth16</w:t>
      </w:r>
      <w:bookmarkEnd w:id="82"/>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83" w:name="_Toc180081512"/>
      <w:proofErr w:type="spellStart"/>
      <w:r>
        <w:rPr>
          <w:color w:val="000000" w:themeColor="text1"/>
        </w:rPr>
        <w:t>Fflonk</w:t>
      </w:r>
      <w:bookmarkEnd w:id="83"/>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bookmarkStart w:id="84" w:name="_Toc180081513"/>
      <w:r>
        <w:rPr>
          <w:color w:val="000000" w:themeColor="text1"/>
        </w:rPr>
        <w:t>Discussion</w:t>
      </w:r>
      <w:bookmarkEnd w:id="84"/>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85" w:name="_Toc180081514"/>
      <w:r w:rsidRPr="0013028E">
        <w:rPr>
          <w:color w:val="000000" w:themeColor="text1"/>
        </w:rPr>
        <w:t>Data Analysis</w:t>
      </w:r>
      <w:bookmarkEnd w:id="85"/>
    </w:p>
    <w:p w14:paraId="090DBFAB" w14:textId="41E7010C"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w:t>
      </w:r>
      <w:r w:rsidR="00C50AA8">
        <w:t xml:space="preserve"> However, </w:t>
      </w:r>
      <w:proofErr w:type="spellStart"/>
      <w:r w:rsidR="00C50AA8">
        <w:t>Fflonk</w:t>
      </w:r>
      <w:proofErr w:type="spellEnd"/>
      <w:r w:rsidR="00C50AA8">
        <w:t xml:space="preserve"> performed more consistently than Groth16 and Plonk. Further, Groth16 latency outperformed Plonk by two milliseconds on average after 10,000 queries. </w:t>
      </w:r>
      <w:r>
        <w:t xml:space="preserv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lastRenderedPageBreak/>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5A2719C6" w:rsidR="009044DE" w:rsidRPr="009044DE" w:rsidRDefault="00995F36" w:rsidP="00995F36">
      <w:pPr>
        <w:pStyle w:val="Caption"/>
      </w:pPr>
      <w:bookmarkStart w:id="86" w:name="_Ref179378210"/>
      <w:bookmarkStart w:id="87" w:name="_Toc179535064"/>
      <w:bookmarkStart w:id="88" w:name="_Toc179998847"/>
      <w:bookmarkStart w:id="89" w:name="_Toc180009179"/>
      <w:bookmarkStart w:id="90" w:name="_Toc180009813"/>
      <w:bookmarkStart w:id="91" w:name="_Toc180011733"/>
      <w:bookmarkStart w:id="92" w:name="_Toc180069196"/>
      <w:bookmarkStart w:id="93" w:name="_Toc180081082"/>
      <w:bookmarkStart w:id="94" w:name="_Toc180083867"/>
      <w:r>
        <w:t xml:space="preserve">Figure </w:t>
      </w:r>
      <w:fldSimple w:instr=" SEQ Figure \* ARABIC ">
        <w:r w:rsidR="00C25037">
          <w:rPr>
            <w:noProof/>
          </w:rPr>
          <w:t>6</w:t>
        </w:r>
      </w:fldSimple>
      <w:bookmarkEnd w:id="86"/>
      <w:r>
        <w:t>.</w:t>
      </w:r>
      <w:r w:rsidR="007E086C">
        <w:t xml:space="preserve"> Histogram of the</w:t>
      </w:r>
      <w:r w:rsidR="004F03FE">
        <w:t xml:space="preserve"> latency performance of the</w:t>
      </w:r>
      <w:r w:rsidR="007E086C">
        <w:t xml:space="preserve"> three protocols by milliseconds.</w:t>
      </w:r>
      <w:bookmarkEnd w:id="87"/>
      <w:bookmarkEnd w:id="88"/>
      <w:bookmarkEnd w:id="89"/>
      <w:bookmarkEnd w:id="90"/>
      <w:bookmarkEnd w:id="91"/>
      <w:bookmarkEnd w:id="92"/>
      <w:bookmarkEnd w:id="93"/>
      <w:bookmarkEnd w:id="94"/>
    </w:p>
    <w:p w14:paraId="1983C863" w14:textId="62EA9F22" w:rsidR="00976F0B" w:rsidRDefault="00976F0B" w:rsidP="00304C46">
      <w:pPr>
        <w:pStyle w:val="Heading3"/>
        <w:numPr>
          <w:ilvl w:val="2"/>
          <w:numId w:val="6"/>
        </w:numPr>
        <w:rPr>
          <w:color w:val="000000" w:themeColor="text1"/>
        </w:rPr>
      </w:pPr>
      <w:bookmarkStart w:id="95" w:name="_Toc180081515"/>
      <w:r>
        <w:rPr>
          <w:color w:val="000000" w:themeColor="text1"/>
        </w:rPr>
        <w:t>Plonk</w:t>
      </w:r>
      <w:bookmarkEnd w:id="95"/>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AF6360" w14:textId="4A70CA35" w:rsidR="002F1374" w:rsidRDefault="00895BD9" w:rsidP="00766A6B">
      <w:pPr>
        <w:pStyle w:val="Caption"/>
        <w:jc w:val="both"/>
      </w:pPr>
      <w:bookmarkStart w:id="96" w:name="_Toc179535065"/>
      <w:bookmarkStart w:id="97" w:name="_Toc179998848"/>
      <w:bookmarkStart w:id="98" w:name="_Toc180009180"/>
      <w:bookmarkStart w:id="99" w:name="_Toc180009814"/>
      <w:bookmarkStart w:id="100" w:name="_Toc180011734"/>
      <w:bookmarkStart w:id="101" w:name="_Toc180069197"/>
      <w:bookmarkStart w:id="102" w:name="_Toc180081083"/>
      <w:bookmarkStart w:id="103" w:name="_Toc180083868"/>
      <w:r>
        <w:t xml:space="preserve">Figure </w:t>
      </w:r>
      <w:fldSimple w:instr=" SEQ Figure \* ARABIC ">
        <w:r w:rsidR="00C25037">
          <w:rPr>
            <w:noProof/>
          </w:rPr>
          <w:t>7</w:t>
        </w:r>
      </w:fldSimple>
      <w:r>
        <w:t>.</w:t>
      </w:r>
      <w:r w:rsidR="0064439D">
        <w:t xml:space="preserve"> Plonk protocol performance data after running 10,000 queries.</w:t>
      </w:r>
      <w:bookmarkEnd w:id="96"/>
      <w:bookmarkEnd w:id="97"/>
      <w:bookmarkEnd w:id="98"/>
      <w:bookmarkEnd w:id="99"/>
      <w:bookmarkEnd w:id="100"/>
      <w:bookmarkEnd w:id="101"/>
      <w:bookmarkEnd w:id="102"/>
      <w:bookmarkEnd w:id="103"/>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592727C8" w:rsidR="00CD593F" w:rsidRPr="003314A5" w:rsidRDefault="00895BD9" w:rsidP="00895BD9">
      <w:pPr>
        <w:pStyle w:val="Caption"/>
        <w:jc w:val="both"/>
      </w:pPr>
      <w:bookmarkStart w:id="104" w:name="_Toc179535066"/>
      <w:bookmarkStart w:id="105" w:name="_Toc179998849"/>
      <w:bookmarkStart w:id="106" w:name="_Toc180009181"/>
      <w:bookmarkStart w:id="107" w:name="_Toc180009815"/>
      <w:bookmarkStart w:id="108" w:name="_Toc180011735"/>
      <w:bookmarkStart w:id="109" w:name="_Toc180069198"/>
      <w:bookmarkStart w:id="110" w:name="_Toc180081084"/>
      <w:bookmarkStart w:id="111" w:name="_Toc180083869"/>
      <w:r>
        <w:t xml:space="preserve">Figure </w:t>
      </w:r>
      <w:fldSimple w:instr=" SEQ Figure \* ARABIC ">
        <w:r w:rsidR="00C25037">
          <w:rPr>
            <w:noProof/>
          </w:rPr>
          <w:t>8</w:t>
        </w:r>
      </w:fldSimple>
      <w:r>
        <w:t>.</w:t>
      </w:r>
      <w:r w:rsidR="0064439D">
        <w:t xml:space="preserve"> Plonk protocol </w:t>
      </w:r>
      <w:r w:rsidR="00F42732">
        <w:t xml:space="preserve">latency </w:t>
      </w:r>
      <w:r w:rsidR="0064439D">
        <w:t>performance data after running 10,000 queries grouped by milliseconds.</w:t>
      </w:r>
      <w:bookmarkEnd w:id="104"/>
      <w:bookmarkEnd w:id="105"/>
      <w:bookmarkEnd w:id="106"/>
      <w:bookmarkEnd w:id="107"/>
      <w:bookmarkEnd w:id="108"/>
      <w:bookmarkEnd w:id="109"/>
      <w:bookmarkEnd w:id="110"/>
      <w:bookmarkEnd w:id="111"/>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112" w:name="_Toc180081516"/>
      <w:bookmarkStart w:id="113" w:name="OLE_LINK4"/>
      <w:bookmarkStart w:id="114" w:name="OLE_LINK5"/>
      <w:bookmarkEnd w:id="78"/>
      <w:bookmarkEnd w:id="79"/>
      <w:r>
        <w:rPr>
          <w:color w:val="000000" w:themeColor="text1"/>
        </w:rPr>
        <w:lastRenderedPageBreak/>
        <w:t>Groth16</w:t>
      </w:r>
      <w:bookmarkEnd w:id="112"/>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7111BD08" w:rsidR="009E587C" w:rsidRDefault="00895BD9" w:rsidP="0064439D">
      <w:pPr>
        <w:pStyle w:val="Caption"/>
        <w:jc w:val="both"/>
      </w:pPr>
      <w:bookmarkStart w:id="115" w:name="_Toc179535067"/>
      <w:bookmarkStart w:id="116" w:name="_Toc179998850"/>
      <w:bookmarkStart w:id="117" w:name="_Toc180009182"/>
      <w:bookmarkStart w:id="118" w:name="_Toc180009816"/>
      <w:bookmarkStart w:id="119" w:name="_Toc180011736"/>
      <w:bookmarkStart w:id="120" w:name="_Toc180069199"/>
      <w:bookmarkStart w:id="121" w:name="_Toc180081085"/>
      <w:bookmarkStart w:id="122" w:name="_Toc180083870"/>
      <w:r>
        <w:t xml:space="preserve">Figure </w:t>
      </w:r>
      <w:fldSimple w:instr=" SEQ Figure \* ARABIC ">
        <w:r w:rsidR="00C25037">
          <w:rPr>
            <w:noProof/>
          </w:rPr>
          <w:t>9</w:t>
        </w:r>
      </w:fldSimple>
      <w:r>
        <w:t>.</w:t>
      </w:r>
      <w:r w:rsidR="0064439D">
        <w:t xml:space="preserve"> Groth16 protocol performance data after running 10,000 queries.</w:t>
      </w:r>
      <w:bookmarkEnd w:id="115"/>
      <w:bookmarkEnd w:id="116"/>
      <w:bookmarkEnd w:id="117"/>
      <w:bookmarkEnd w:id="118"/>
      <w:bookmarkEnd w:id="119"/>
      <w:bookmarkEnd w:id="120"/>
      <w:bookmarkEnd w:id="121"/>
      <w:bookmarkEnd w:id="122"/>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7E20094E" w:rsidR="006458C2" w:rsidRPr="003314A5" w:rsidRDefault="00895BD9" w:rsidP="00895BD9">
      <w:pPr>
        <w:pStyle w:val="Caption"/>
        <w:jc w:val="both"/>
      </w:pPr>
      <w:bookmarkStart w:id="123" w:name="_Toc179535068"/>
      <w:bookmarkStart w:id="124" w:name="_Toc179998851"/>
      <w:bookmarkStart w:id="125" w:name="_Toc180009183"/>
      <w:bookmarkStart w:id="126" w:name="_Toc180009817"/>
      <w:bookmarkStart w:id="127" w:name="_Toc180011737"/>
      <w:bookmarkStart w:id="128" w:name="_Toc180069200"/>
      <w:bookmarkStart w:id="129" w:name="_Toc180081086"/>
      <w:bookmarkStart w:id="130" w:name="_Toc180083871"/>
      <w:r>
        <w:t xml:space="preserve">Figure </w:t>
      </w:r>
      <w:fldSimple w:instr=" SEQ Figure \* ARABIC ">
        <w:r w:rsidR="00C25037">
          <w:rPr>
            <w:noProof/>
          </w:rPr>
          <w:t>10</w:t>
        </w:r>
      </w:fldSimple>
      <w:r>
        <w:t>.</w:t>
      </w:r>
      <w:r w:rsidR="001A41CE">
        <w:t xml:space="preserve"> Groth16 protocol performance data after running 10,000 queries grouped by milliseconds.</w:t>
      </w:r>
      <w:bookmarkEnd w:id="123"/>
      <w:bookmarkEnd w:id="124"/>
      <w:bookmarkEnd w:id="125"/>
      <w:bookmarkEnd w:id="126"/>
      <w:bookmarkEnd w:id="127"/>
      <w:bookmarkEnd w:id="128"/>
      <w:bookmarkEnd w:id="129"/>
      <w:bookmarkEnd w:id="130"/>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131" w:name="_Toc180081517"/>
      <w:proofErr w:type="spellStart"/>
      <w:r>
        <w:rPr>
          <w:color w:val="000000" w:themeColor="text1"/>
        </w:rPr>
        <w:t>Fflonk</w:t>
      </w:r>
      <w:bookmarkEnd w:id="131"/>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0B5AD678" w:rsidR="000A1654" w:rsidRPr="00711BB9" w:rsidRDefault="00895BD9" w:rsidP="0064439D">
      <w:pPr>
        <w:pStyle w:val="Caption"/>
        <w:jc w:val="both"/>
      </w:pPr>
      <w:bookmarkStart w:id="132" w:name="_Toc179535069"/>
      <w:bookmarkStart w:id="133" w:name="_Toc179998852"/>
      <w:bookmarkStart w:id="134" w:name="_Toc180009184"/>
      <w:bookmarkStart w:id="135" w:name="_Toc180009818"/>
      <w:bookmarkStart w:id="136" w:name="_Toc180011738"/>
      <w:bookmarkStart w:id="137" w:name="_Toc180069201"/>
      <w:bookmarkStart w:id="138" w:name="_Toc180081087"/>
      <w:bookmarkStart w:id="139" w:name="_Toc180083872"/>
      <w:r>
        <w:t xml:space="preserve">Figure </w:t>
      </w:r>
      <w:fldSimple w:instr=" SEQ Figure \* ARABIC ">
        <w:r w:rsidR="00C25037">
          <w:rPr>
            <w:noProof/>
          </w:rPr>
          <w:t>11</w:t>
        </w:r>
      </w:fldSimple>
      <w:r>
        <w:t>.</w:t>
      </w:r>
      <w:r w:rsidR="0064439D">
        <w:t xml:space="preserve"> </w:t>
      </w:r>
      <w:proofErr w:type="spellStart"/>
      <w:r w:rsidR="0064439D">
        <w:t>Fflonk</w:t>
      </w:r>
      <w:proofErr w:type="spellEnd"/>
      <w:r w:rsidR="0064439D">
        <w:t xml:space="preserve"> protocol performance data after running 10,000 queries.</w:t>
      </w:r>
      <w:bookmarkEnd w:id="132"/>
      <w:bookmarkEnd w:id="133"/>
      <w:bookmarkEnd w:id="134"/>
      <w:bookmarkEnd w:id="135"/>
      <w:bookmarkEnd w:id="136"/>
      <w:bookmarkEnd w:id="137"/>
      <w:bookmarkEnd w:id="138"/>
      <w:bookmarkEnd w:id="139"/>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090DB1" w14:textId="2DB5C622" w:rsidR="000432D3" w:rsidRPr="004556F2" w:rsidRDefault="00895BD9" w:rsidP="000072A6">
      <w:pPr>
        <w:pStyle w:val="Caption"/>
        <w:jc w:val="both"/>
      </w:pPr>
      <w:bookmarkStart w:id="140" w:name="_Toc179535070"/>
      <w:bookmarkStart w:id="141" w:name="_Toc179998853"/>
      <w:bookmarkStart w:id="142" w:name="_Toc180009185"/>
      <w:bookmarkStart w:id="143" w:name="_Toc180009819"/>
      <w:bookmarkStart w:id="144" w:name="_Toc180011739"/>
      <w:bookmarkStart w:id="145" w:name="_Toc180069202"/>
      <w:bookmarkStart w:id="146" w:name="_Toc180081088"/>
      <w:bookmarkStart w:id="147" w:name="_Toc180083873"/>
      <w:r>
        <w:t xml:space="preserve">Figure </w:t>
      </w:r>
      <w:fldSimple w:instr=" SEQ Figure \* ARABIC ">
        <w:r w:rsidR="00C25037">
          <w:rPr>
            <w:noProof/>
          </w:rPr>
          <w:t>12</w:t>
        </w:r>
      </w:fldSimple>
      <w:r>
        <w:t>.</w:t>
      </w:r>
      <w:r w:rsidR="001A41CE">
        <w:t xml:space="preserve"> </w:t>
      </w:r>
      <w:proofErr w:type="spellStart"/>
      <w:r w:rsidR="001A41CE">
        <w:t>Fflonk</w:t>
      </w:r>
      <w:proofErr w:type="spellEnd"/>
      <w:r w:rsidR="001A41CE">
        <w:t xml:space="preserve"> protocol performance data after running 10,000 queries grouped by milliseconds.</w:t>
      </w:r>
      <w:bookmarkEnd w:id="140"/>
      <w:bookmarkEnd w:id="141"/>
      <w:bookmarkEnd w:id="142"/>
      <w:bookmarkEnd w:id="143"/>
      <w:bookmarkEnd w:id="144"/>
      <w:bookmarkEnd w:id="145"/>
      <w:bookmarkEnd w:id="146"/>
      <w:bookmarkEnd w:id="147"/>
      <w:r w:rsidR="00743C30">
        <w:t xml:space="preserve"> </w:t>
      </w:r>
    </w:p>
    <w:p w14:paraId="275F3F35" w14:textId="77777777" w:rsidR="000432D3" w:rsidRDefault="000432D3" w:rsidP="000432D3">
      <w:pPr>
        <w:pStyle w:val="Heading2"/>
        <w:numPr>
          <w:ilvl w:val="1"/>
          <w:numId w:val="6"/>
        </w:numPr>
        <w:rPr>
          <w:color w:val="000000" w:themeColor="text1"/>
        </w:rPr>
      </w:pPr>
      <w:bookmarkStart w:id="148" w:name="_Toc180081518"/>
      <w:r>
        <w:rPr>
          <w:color w:val="000000" w:themeColor="text1"/>
        </w:rPr>
        <w:t>Research Q1 answer</w:t>
      </w:r>
      <w:bookmarkEnd w:id="148"/>
      <w:r w:rsidRPr="00F67AD2">
        <w:rPr>
          <w:color w:val="000000" w:themeColor="text1"/>
        </w:rPr>
        <w:t xml:space="preserve"> </w:t>
      </w:r>
    </w:p>
    <w:p w14:paraId="1592F96B" w14:textId="30D3392E" w:rsidR="009853AB" w:rsidRDefault="009853AB" w:rsidP="009853AB">
      <w:r>
        <w:t>Q1: 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7A812596" w:rsidR="00DF334C" w:rsidRDefault="005A76DF" w:rsidP="005A76DF">
      <w:pPr>
        <w:jc w:val="both"/>
      </w:pPr>
      <w:r>
        <w:t>As this dissertation</w:t>
      </w:r>
      <w:r w:rsidR="00C50AA8">
        <w:t xml:space="preserve"> showed</w:t>
      </w:r>
      <w:r>
        <w:t>, using ZKPs protocols would add a layer of privacy and security</w:t>
      </w:r>
      <w:r w:rsidR="00DF334C">
        <w:t xml:space="preserve"> to enable the verification of data between two smart contracts but without revealing the data. Making that</w:t>
      </w:r>
      <w:r w:rsidR="00C50AA8">
        <w:t xml:space="preserve"> idea</w:t>
      </w:r>
      <w:r w:rsidR="00DF334C">
        <w:t xml:space="preserve">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46314AC5"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doing the verifications in the</w:t>
      </w:r>
      <w:r w:rsidR="00C50AA8">
        <w:t xml:space="preserve"> connected</w:t>
      </w:r>
      <w:r>
        <w:t xml:space="preserve"> smart contracts and managing the events in the off-chain applications. The data flow centralisation </w:t>
      </w:r>
      <w:r w:rsidR="004100C9">
        <w:t xml:space="preserve">in </w:t>
      </w:r>
      <w:r>
        <w:t>the external application</w:t>
      </w:r>
      <w:r w:rsidR="004100C9">
        <w:t xml:space="preserve"> would negatively impact the distribution of the system</w:t>
      </w:r>
      <w:r w:rsidR="005311B2">
        <w:t>, which</w:t>
      </w:r>
      <w:r w:rsidR="004100C9">
        <w:t xml:space="preserve"> </w:t>
      </w:r>
      <w:r>
        <w:t xml:space="preserve">would represent a risk and </w:t>
      </w:r>
      <w:r w:rsidR="00BD11B8">
        <w:t xml:space="preserve">a </w:t>
      </w:r>
      <w:r>
        <w:t xml:space="preserve">point of interest for potential intruders. </w:t>
      </w:r>
    </w:p>
    <w:p w14:paraId="605A9BCE" w14:textId="77777777" w:rsidR="004100C9" w:rsidRDefault="004100C9" w:rsidP="005A76DF">
      <w:pPr>
        <w:jc w:val="both"/>
      </w:pPr>
    </w:p>
    <w:p w14:paraId="2CA29334" w14:textId="07910CE9" w:rsidR="004100C9" w:rsidRDefault="004100C9" w:rsidP="005A76DF">
      <w:pPr>
        <w:jc w:val="both"/>
      </w:pPr>
      <w:r>
        <w:t xml:space="preserve">Finally, a </w:t>
      </w:r>
      <w:r w:rsidR="00177902">
        <w:t>different</w:t>
      </w:r>
      <w:r>
        <w:t xml:space="preserve"> </w:t>
      </w:r>
      <w:r w:rsidR="00177902">
        <w:t>perspective on answer RQ1</w:t>
      </w:r>
      <w:r>
        <w:t xml:space="preserve"> is managing the connection between the smart contracts in different blockchains, using ZKPs protocols to add a layer of privacy and security</w:t>
      </w:r>
      <w:r w:rsidR="00E71175">
        <w:t>. I</w:t>
      </w:r>
      <w:r>
        <w:t xml:space="preserve">nstead of using a centralised off-chain application -such as the ones (energy and apartment </w:t>
      </w:r>
      <w:r w:rsidR="003D6C52">
        <w:t>N</w:t>
      </w:r>
      <w:r>
        <w:t>odeJS applications) used in the prototype for this dissertation- a third blockchain</w:t>
      </w:r>
      <w:r w:rsidR="00E71175">
        <w:t xml:space="preserve"> is used</w:t>
      </w:r>
      <w:r>
        <w:t xml:space="preserve"> to manage the events and connect the other blockchains</w:t>
      </w:r>
      <w:r w:rsidR="00177902">
        <w:t>, maintaining the intermediary decentralised too</w:t>
      </w:r>
      <w:r>
        <w:t xml:space="preserve">.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149" w:name="_Toc180081519"/>
      <w:r>
        <w:rPr>
          <w:color w:val="000000" w:themeColor="text1"/>
        </w:rPr>
        <w:lastRenderedPageBreak/>
        <w:t>Research Q2 answer</w:t>
      </w:r>
      <w:bookmarkEnd w:id="149"/>
      <w:r w:rsidRPr="00F67AD2">
        <w:rPr>
          <w:color w:val="000000" w:themeColor="text1"/>
        </w:rPr>
        <w:t xml:space="preserve"> </w:t>
      </w:r>
    </w:p>
    <w:p w14:paraId="5AC8004F" w14:textId="296C9DF5" w:rsidR="000432D3" w:rsidRDefault="000432D3" w:rsidP="000432D3">
      <w:pPr>
        <w:jc w:val="both"/>
      </w:pPr>
      <w:r>
        <w:t xml:space="preserve">Q2: </w:t>
      </w:r>
      <w:r w:rsidR="00553740">
        <w:t>How can ZKPs achieve cross-smart-contract, anonymous and low-latency transactions in a smart city context, and how are these attributes related?</w:t>
      </w:r>
    </w:p>
    <w:p w14:paraId="70C57DE0" w14:textId="77777777" w:rsidR="009853AB" w:rsidRDefault="009853AB" w:rsidP="000432D3">
      <w:pPr>
        <w:jc w:val="both"/>
      </w:pPr>
    </w:p>
    <w:p w14:paraId="45C0B08A" w14:textId="5DB81E4D" w:rsidR="000432D3" w:rsidRDefault="000432D3" w:rsidP="000432D3">
      <w:pPr>
        <w:jc w:val="both"/>
      </w:pPr>
      <w:r>
        <w:t xml:space="preserve">The three protocols tested, Groth16, Plonk, and </w:t>
      </w:r>
      <w:proofErr w:type="spellStart"/>
      <w:r>
        <w:t>Fflonk</w:t>
      </w:r>
      <w:proofErr w:type="spellEnd"/>
      <w:r w:rsidR="00553740">
        <w:t>,</w:t>
      </w:r>
      <w:r>
        <w:t xml:space="preserve"> work </w:t>
      </w:r>
      <w:r w:rsidR="00553740">
        <w:t>with</w:t>
      </w:r>
      <w:r>
        <w:t xml:space="preserve">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150" w:name="_Toc180081520"/>
      <w:r w:rsidRPr="00B11B8F">
        <w:rPr>
          <w:color w:val="000000" w:themeColor="text1"/>
        </w:rPr>
        <w:t>Research Q3 answer</w:t>
      </w:r>
      <w:bookmarkEnd w:id="150"/>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042D12"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without exposing the ac</w:t>
      </w:r>
      <w:r w:rsidR="0083281D">
        <w:t>tu</w:t>
      </w:r>
      <w:r>
        <w:t xml:space="preserve">al data, in this case, how much energy the apartment consumed. In the prototype, </w:t>
      </w:r>
      <w:r w:rsidR="0083281D">
        <w:t xml:space="preserve">the </w:t>
      </w:r>
      <w:r>
        <w:t xml:space="preserve">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bookmarkEnd w:id="113"/>
    <w:bookmarkEnd w:id="114"/>
    <w:p w14:paraId="76BC9BEC" w14:textId="7BB2FADC" w:rsidR="00AE191F" w:rsidRDefault="00AE191F" w:rsidP="00B11B8F">
      <w:pPr>
        <w:jc w:val="both"/>
      </w:pPr>
      <w:r>
        <w:t>Second comes anonymity,</w:t>
      </w:r>
      <w:r w:rsidR="00E020E0">
        <w:t xml:space="preserve"> a necessary attribute to</w:t>
      </w:r>
      <w:r>
        <w:t xml:space="preserve"> generat</w:t>
      </w:r>
      <w:r w:rsidR="00E020E0">
        <w:t>e</w:t>
      </w:r>
      <w:r>
        <w:t xml:space="preserve">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1A5DED39" w14:textId="77777777" w:rsidR="0083281D" w:rsidRDefault="0083281D" w:rsidP="00B11B8F">
      <w:pPr>
        <w:jc w:val="both"/>
      </w:pPr>
    </w:p>
    <w:p w14:paraId="79134818" w14:textId="487AD7C2" w:rsidR="00C1060D" w:rsidRDefault="0083281D" w:rsidP="00B11B8F">
      <w:pPr>
        <w:jc w:val="both"/>
      </w:pPr>
      <w:r>
        <w:t>In sum, connecting smart contracts generates security concerns. However, as it was shown in the prototype implemented in this dissertation, using ZKPs allows the smart contract to verify the prover, preserving privacy and anonymity without disclosing the user’s sensitive data.</w:t>
      </w:r>
    </w:p>
    <w:p w14:paraId="180665C4" w14:textId="1808F005" w:rsidR="0083281D" w:rsidRDefault="00C1060D" w:rsidP="00C1060D">
      <w:r>
        <w:br w:type="page"/>
      </w:r>
    </w:p>
    <w:p w14:paraId="76677A42" w14:textId="7D4355FA" w:rsidR="00FE4AC6" w:rsidRDefault="00FE4AC6" w:rsidP="00304C46">
      <w:pPr>
        <w:pStyle w:val="Heading1"/>
        <w:numPr>
          <w:ilvl w:val="0"/>
          <w:numId w:val="6"/>
        </w:numPr>
        <w:rPr>
          <w:color w:val="000000" w:themeColor="text1"/>
        </w:rPr>
      </w:pPr>
      <w:bookmarkStart w:id="151" w:name="_Toc180081521"/>
      <w:r>
        <w:rPr>
          <w:color w:val="000000" w:themeColor="text1"/>
        </w:rPr>
        <w:lastRenderedPageBreak/>
        <w:t>Conclusion</w:t>
      </w:r>
      <w:bookmarkEnd w:id="151"/>
    </w:p>
    <w:p w14:paraId="00095CA9" w14:textId="76F48F9E"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two and four milliseconds</w:t>
      </w:r>
      <w:r w:rsidR="00B85A38">
        <w:t xml:space="preserve"> in a test done with 10,000 queries</w:t>
      </w:r>
      <w:r w:rsidR="005D34E8">
        <w:t>. The final result is that there are security considerations</w:t>
      </w:r>
      <w:r w:rsidR="00B2707D">
        <w:t xml:space="preserve"> such as anonymity and privacy</w:t>
      </w:r>
      <w:r w:rsidR="005D34E8">
        <w:t xml:space="preserve">.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152" w:name="_Toc180081522"/>
      <w:r>
        <w:rPr>
          <w:color w:val="000000" w:themeColor="text1"/>
        </w:rPr>
        <w:t>Limitations</w:t>
      </w:r>
      <w:bookmarkEnd w:id="152"/>
    </w:p>
    <w:p w14:paraId="5516DBC0" w14:textId="13E3E570" w:rsidR="0073388F" w:rsidRDefault="0073388F" w:rsidP="008C6219">
      <w:pPr>
        <w:jc w:val="both"/>
      </w:pPr>
      <w:r>
        <w:t xml:space="preserve">Even though the results look good, there are some obvious drawbacks. The first one is that the tests were all done on a local setup computer, which means the system might not perform in the same way in the real world, a much more complicated environment. Second, the tests were conducted with both smart contracts running on the same channel, so there is still much more to figure out when it comes to using these techniques across different blockchain networks, which is becoming more of a thing in actual practice. </w:t>
      </w:r>
      <w:r w:rsidR="00B44A8C">
        <w:t>Third</w:t>
      </w:r>
      <w:r>
        <w:t>, not having two or more blockchains connected is an evident limitation, as this could be useful for interconnection in a smart city.</w:t>
      </w:r>
      <w:r w:rsidR="00B44A8C">
        <w:t xml:space="preserve"> Fourth, even though 30,000 queries where executed to test the latency performance of Groth16, Plonk and </w:t>
      </w:r>
      <w:proofErr w:type="spellStart"/>
      <w:r w:rsidR="00B44A8C">
        <w:t>Fflonk</w:t>
      </w:r>
      <w:proofErr w:type="spellEnd"/>
      <w:r w:rsidR="00B44A8C">
        <w:t>, the reality is that in a smart city context, where massive amounts of data have to be managed, this number of queries would not be enough. Finally, when testing the latency of the protocols, no network testing were performed</w:t>
      </w:r>
      <w:r w:rsidR="00DB4EED">
        <w:t xml:space="preserve"> simulating a more realistic environment</w:t>
      </w:r>
      <w:r w:rsidR="00B44A8C">
        <w:t xml:space="preserve">. </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153" w:name="_Toc180081523"/>
      <w:r>
        <w:rPr>
          <w:color w:val="000000" w:themeColor="text1"/>
        </w:rPr>
        <w:t>Fu</w:t>
      </w:r>
      <w:r w:rsidR="0069594D">
        <w:rPr>
          <w:color w:val="000000" w:themeColor="text1"/>
        </w:rPr>
        <w:t>rther research</w:t>
      </w:r>
      <w:bookmarkEnd w:id="153"/>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4EE01102" w14:textId="3EE9AAB0" w:rsidR="003C31C0" w:rsidRPr="00E30BDD" w:rsidRDefault="003C31C0" w:rsidP="00B13E43">
      <w:pPr>
        <w:rPr>
          <w:rFonts w:asciiTheme="majorHAnsi" w:eastAsiaTheme="majorEastAsia" w:hAnsiTheme="majorHAnsi" w:cstheme="majorBidi"/>
          <w:color w:val="000000" w:themeColor="text1"/>
          <w:sz w:val="32"/>
          <w:szCs w:val="32"/>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154" w:name="_Toc180081524"/>
      <w:r>
        <w:rPr>
          <w:rFonts w:cs="Times New Roman (Headings CS)"/>
          <w:color w:val="000000" w:themeColor="text1"/>
        </w:rPr>
        <w:lastRenderedPageBreak/>
        <w:t>References</w:t>
      </w:r>
      <w:bookmarkEnd w:id="154"/>
    </w:p>
    <w:p w14:paraId="5B8D6078" w14:textId="77777777" w:rsidR="003F6666" w:rsidRDefault="003F6666" w:rsidP="0005586B"/>
    <w:p w14:paraId="581BA6B5" w14:textId="77777777" w:rsidR="00F823E8" w:rsidRPr="00F823E8" w:rsidRDefault="003F6666" w:rsidP="00F823E8">
      <w:pPr>
        <w:pStyle w:val="EndNoteBibliography"/>
        <w:ind w:left="720" w:hanging="720"/>
        <w:rPr>
          <w:noProof/>
        </w:rPr>
      </w:pPr>
      <w:r>
        <w:fldChar w:fldCharType="begin"/>
      </w:r>
      <w:r>
        <w:instrText xml:space="preserve"> ADDIN EN.REFLIST </w:instrText>
      </w:r>
      <w:r>
        <w:fldChar w:fldCharType="separate"/>
      </w:r>
      <w:r w:rsidR="00F823E8" w:rsidRPr="00F823E8">
        <w:rPr>
          <w:noProof/>
        </w:rPr>
        <w:t xml:space="preserve">Ahmid, M., &amp; Kazar, O. (2023). A comprehensive review of the internet of things security. </w:t>
      </w:r>
      <w:r w:rsidR="00F823E8" w:rsidRPr="00F823E8">
        <w:rPr>
          <w:i/>
          <w:noProof/>
        </w:rPr>
        <w:t>Journal of Applied Security Research</w:t>
      </w:r>
      <w:r w:rsidR="00F823E8" w:rsidRPr="00F823E8">
        <w:rPr>
          <w:noProof/>
        </w:rPr>
        <w:t>,</w:t>
      </w:r>
      <w:r w:rsidR="00F823E8" w:rsidRPr="00F823E8">
        <w:rPr>
          <w:i/>
          <w:noProof/>
        </w:rPr>
        <w:t xml:space="preserve"> 18</w:t>
      </w:r>
      <w:r w:rsidR="00F823E8" w:rsidRPr="00F823E8">
        <w:rPr>
          <w:noProof/>
        </w:rPr>
        <w:t xml:space="preserve">(3), 289-305. </w:t>
      </w:r>
    </w:p>
    <w:p w14:paraId="741A114C" w14:textId="77777777" w:rsidR="00F823E8" w:rsidRPr="00F823E8" w:rsidRDefault="00F823E8" w:rsidP="00F823E8">
      <w:pPr>
        <w:pStyle w:val="EndNoteBibliography"/>
        <w:ind w:left="720" w:hanging="720"/>
        <w:rPr>
          <w:noProof/>
        </w:rPr>
      </w:pPr>
      <w:r w:rsidRPr="00F823E8">
        <w:rPr>
          <w:noProof/>
        </w:rPr>
        <w:t xml:space="preserve">Ambrona, M., Schmitt, A.-L., Toledo, R. R., &amp; Willems, D. (2022). New optimization techniques for PlonK’s arithmetization. </w:t>
      </w:r>
      <w:r w:rsidRPr="00F823E8">
        <w:rPr>
          <w:i/>
          <w:noProof/>
        </w:rPr>
        <w:t>Cryptology ePrint Archive</w:t>
      </w:r>
      <w:r w:rsidRPr="00F823E8">
        <w:rPr>
          <w:noProof/>
        </w:rPr>
        <w:t xml:space="preserve">. </w:t>
      </w:r>
    </w:p>
    <w:p w14:paraId="265F9D17" w14:textId="77777777" w:rsidR="00F823E8" w:rsidRPr="00F823E8" w:rsidRDefault="00F823E8" w:rsidP="00F823E8">
      <w:pPr>
        <w:pStyle w:val="EndNoteBibliography"/>
        <w:ind w:left="720" w:hanging="720"/>
        <w:rPr>
          <w:noProof/>
        </w:rPr>
      </w:pPr>
      <w:r w:rsidRPr="00F823E8">
        <w:rPr>
          <w:noProof/>
        </w:rPr>
        <w:t xml:space="preserve">Arogundade, O. R. (2023). Network security concepts, dangers, and defense best practical. </w:t>
      </w:r>
      <w:r w:rsidRPr="00F823E8">
        <w:rPr>
          <w:i/>
          <w:noProof/>
        </w:rPr>
        <w:t>Computer Engineering and Intelligent Systems</w:t>
      </w:r>
      <w:r w:rsidRPr="00F823E8">
        <w:rPr>
          <w:noProof/>
        </w:rPr>
        <w:t>,</w:t>
      </w:r>
      <w:r w:rsidRPr="00F823E8">
        <w:rPr>
          <w:i/>
          <w:noProof/>
        </w:rPr>
        <w:t xml:space="preserve"> 14</w:t>
      </w:r>
      <w:r w:rsidRPr="00F823E8">
        <w:rPr>
          <w:noProof/>
        </w:rPr>
        <w:t xml:space="preserve">(2). </w:t>
      </w:r>
    </w:p>
    <w:p w14:paraId="7AA9E5B1" w14:textId="77777777" w:rsidR="00F823E8" w:rsidRPr="00F823E8" w:rsidRDefault="00F823E8" w:rsidP="00F823E8">
      <w:pPr>
        <w:pStyle w:val="EndNoteBibliography"/>
        <w:ind w:left="720" w:hanging="720"/>
        <w:rPr>
          <w:noProof/>
        </w:rPr>
      </w:pPr>
      <w:r w:rsidRPr="00F823E8">
        <w:rPr>
          <w:noProof/>
        </w:rPr>
        <w:t xml:space="preserve">Ballesteros-Rodríguez, A., Sánchez-Alonso, S., &amp; Sicilia-Urbán, M.-Á. (2024). Enhancing Privacy and Integrity in Computing Services Provisioning Using Blockchain and zk-SNARKs. </w:t>
      </w:r>
      <w:r w:rsidRPr="00F823E8">
        <w:rPr>
          <w:i/>
          <w:noProof/>
        </w:rPr>
        <w:t>IEEE Access</w:t>
      </w:r>
      <w:r w:rsidRPr="00F823E8">
        <w:rPr>
          <w:noProof/>
        </w:rPr>
        <w:t xml:space="preserve">. </w:t>
      </w:r>
    </w:p>
    <w:p w14:paraId="731975DF" w14:textId="77777777" w:rsidR="00F823E8" w:rsidRPr="00F823E8" w:rsidRDefault="00F823E8" w:rsidP="00F823E8">
      <w:pPr>
        <w:pStyle w:val="EndNoteBibliography"/>
        <w:ind w:left="720" w:hanging="720"/>
        <w:rPr>
          <w:noProof/>
        </w:rPr>
      </w:pPr>
      <w:r w:rsidRPr="00F823E8">
        <w:rPr>
          <w:noProof/>
        </w:rPr>
        <w:t xml:space="preserve">Benaloh, J., &amp; De Mare, M. (1993). One-way accumulators: A decentralized alternative to digital signatures. Workshop on the Theory and Application of of Cryptographic Techniques, </w:t>
      </w:r>
    </w:p>
    <w:p w14:paraId="53F84E50" w14:textId="77777777" w:rsidR="00F823E8" w:rsidRPr="00F823E8" w:rsidRDefault="00F823E8" w:rsidP="00F823E8">
      <w:pPr>
        <w:pStyle w:val="EndNoteBibliography"/>
        <w:ind w:left="720" w:hanging="720"/>
        <w:rPr>
          <w:noProof/>
        </w:rPr>
      </w:pPr>
      <w:r w:rsidRPr="00F823E8">
        <w:rPr>
          <w:noProof/>
        </w:rPr>
        <w:t xml:space="preserve">Beniiche, A. (2020). A study of blockchain oracles. </w:t>
      </w:r>
      <w:r w:rsidRPr="00F823E8">
        <w:rPr>
          <w:i/>
          <w:noProof/>
        </w:rPr>
        <w:t>arXiv preprint arXiv:2004.07140</w:t>
      </w:r>
      <w:r w:rsidRPr="00F823E8">
        <w:rPr>
          <w:noProof/>
        </w:rPr>
        <w:t xml:space="preserve">. </w:t>
      </w:r>
    </w:p>
    <w:p w14:paraId="6DF5C57F" w14:textId="77777777" w:rsidR="00F823E8" w:rsidRPr="00F823E8" w:rsidRDefault="00F823E8" w:rsidP="00F823E8">
      <w:pPr>
        <w:pStyle w:val="EndNoteBibliography"/>
        <w:ind w:left="720" w:hanging="720"/>
        <w:rPr>
          <w:noProof/>
        </w:rPr>
      </w:pPr>
      <w:r w:rsidRPr="00F823E8">
        <w:rPr>
          <w:noProof/>
        </w:rPr>
        <w:t xml:space="preserve">Bernabe, J. B., Canovas, J. L., Hernandez-Ramos, J. L., Moreno, R. T., &amp; Skarmeta, A. (2019). Privacy-preserving solutions for blockchain: Review and challenges. </w:t>
      </w:r>
      <w:r w:rsidRPr="00F823E8">
        <w:rPr>
          <w:i/>
          <w:noProof/>
        </w:rPr>
        <w:t>IEEE Access</w:t>
      </w:r>
      <w:r w:rsidRPr="00F823E8">
        <w:rPr>
          <w:noProof/>
        </w:rPr>
        <w:t>,</w:t>
      </w:r>
      <w:r w:rsidRPr="00F823E8">
        <w:rPr>
          <w:i/>
          <w:noProof/>
        </w:rPr>
        <w:t xml:space="preserve"> 7</w:t>
      </w:r>
      <w:r w:rsidRPr="00F823E8">
        <w:rPr>
          <w:noProof/>
        </w:rPr>
        <w:t xml:space="preserve">, 164908-164940. </w:t>
      </w:r>
    </w:p>
    <w:p w14:paraId="774A7352" w14:textId="77777777" w:rsidR="00F823E8" w:rsidRPr="00F823E8" w:rsidRDefault="00F823E8" w:rsidP="00F823E8">
      <w:pPr>
        <w:pStyle w:val="EndNoteBibliography"/>
        <w:ind w:left="720" w:hanging="720"/>
        <w:rPr>
          <w:noProof/>
        </w:rPr>
      </w:pPr>
      <w:r w:rsidRPr="00F823E8">
        <w:rPr>
          <w:noProof/>
        </w:rPr>
        <w:t xml:space="preserve">Buterin, V. (2014). A next-generation smart contract and decentralized application platform. </w:t>
      </w:r>
      <w:r w:rsidRPr="00F823E8">
        <w:rPr>
          <w:i/>
          <w:noProof/>
        </w:rPr>
        <w:t>white paper</w:t>
      </w:r>
      <w:r w:rsidRPr="00F823E8">
        <w:rPr>
          <w:noProof/>
        </w:rPr>
        <w:t>,</w:t>
      </w:r>
      <w:r w:rsidRPr="00F823E8">
        <w:rPr>
          <w:i/>
          <w:noProof/>
        </w:rPr>
        <w:t xml:space="preserve"> 3</w:t>
      </w:r>
      <w:r w:rsidRPr="00F823E8">
        <w:rPr>
          <w:noProof/>
        </w:rPr>
        <w:t xml:space="preserve">(37), 2-1. </w:t>
      </w:r>
    </w:p>
    <w:p w14:paraId="322582CE" w14:textId="5FBDCCE0" w:rsidR="00F823E8" w:rsidRPr="00F823E8" w:rsidRDefault="00F823E8" w:rsidP="00F823E8">
      <w:pPr>
        <w:pStyle w:val="EndNoteBibliography"/>
        <w:ind w:left="720" w:hanging="720"/>
        <w:rPr>
          <w:noProof/>
        </w:rPr>
      </w:pPr>
      <w:r w:rsidRPr="00F823E8">
        <w:rPr>
          <w:noProof/>
        </w:rPr>
        <w:t xml:space="preserve">Buterin, V. (2021). </w:t>
      </w:r>
      <w:r w:rsidRPr="00F823E8">
        <w:rPr>
          <w:i/>
          <w:noProof/>
        </w:rPr>
        <w:t>An Incomplete Guide to Rollups</w:t>
      </w:r>
      <w:r w:rsidRPr="00F823E8">
        <w:rPr>
          <w:noProof/>
        </w:rPr>
        <w:t xml:space="preserve">. </w:t>
      </w:r>
      <w:hyperlink r:id="rId20" w:history="1">
        <w:r w:rsidRPr="00F823E8">
          <w:rPr>
            <w:rStyle w:val="Hyperlink"/>
            <w:noProof/>
          </w:rPr>
          <w:t>https://vitalik.eth.limo/general/2021/01/05/rollup.html</w:t>
        </w:r>
      </w:hyperlink>
    </w:p>
    <w:p w14:paraId="0230B1C7" w14:textId="77777777" w:rsidR="00F823E8" w:rsidRPr="00F823E8" w:rsidRDefault="00F823E8" w:rsidP="00F823E8">
      <w:pPr>
        <w:pStyle w:val="EndNoteBibliography"/>
        <w:ind w:left="720" w:hanging="720"/>
        <w:rPr>
          <w:noProof/>
        </w:rPr>
      </w:pPr>
      <w:r w:rsidRPr="00F823E8">
        <w:rPr>
          <w:noProof/>
        </w:rPr>
        <w:t xml:space="preserve">Chen, Z., Jiang, Y., Song, X., &amp; Chen, L. (2023). A survey on zero-knowledge authentication for internet of things. </w:t>
      </w:r>
      <w:r w:rsidRPr="00F823E8">
        <w:rPr>
          <w:i/>
          <w:noProof/>
        </w:rPr>
        <w:t>Electronics</w:t>
      </w:r>
      <w:r w:rsidRPr="00F823E8">
        <w:rPr>
          <w:noProof/>
        </w:rPr>
        <w:t>,</w:t>
      </w:r>
      <w:r w:rsidRPr="00F823E8">
        <w:rPr>
          <w:i/>
          <w:noProof/>
        </w:rPr>
        <w:t xml:space="preserve"> 12</w:t>
      </w:r>
      <w:r w:rsidRPr="00F823E8">
        <w:rPr>
          <w:noProof/>
        </w:rPr>
        <w:t xml:space="preserve">(5), 1145. </w:t>
      </w:r>
    </w:p>
    <w:p w14:paraId="1C38C13B" w14:textId="1FC87292" w:rsidR="00F823E8" w:rsidRPr="00F823E8" w:rsidRDefault="00F823E8" w:rsidP="00F823E8">
      <w:pPr>
        <w:pStyle w:val="EndNoteBibliography"/>
        <w:ind w:left="720" w:hanging="720"/>
        <w:rPr>
          <w:noProof/>
        </w:rPr>
      </w:pPr>
      <w:r w:rsidRPr="00F823E8">
        <w:rPr>
          <w:noProof/>
        </w:rPr>
        <w:t xml:space="preserve">Circom. (2023). </w:t>
      </w:r>
      <w:r w:rsidRPr="00F823E8">
        <w:rPr>
          <w:i/>
          <w:noProof/>
        </w:rPr>
        <w:t>Proving circuits with ZK</w:t>
      </w:r>
      <w:r w:rsidRPr="00F823E8">
        <w:rPr>
          <w:noProof/>
        </w:rPr>
        <w:t xml:space="preserve">. </w:t>
      </w:r>
      <w:hyperlink r:id="rId21" w:history="1">
        <w:r w:rsidRPr="00F823E8">
          <w:rPr>
            <w:rStyle w:val="Hyperlink"/>
            <w:noProof/>
          </w:rPr>
          <w:t>https://docs.circom.io/getting-started/proving-circuits/</w:t>
        </w:r>
      </w:hyperlink>
    </w:p>
    <w:p w14:paraId="6B462C60" w14:textId="77777777" w:rsidR="00F823E8" w:rsidRPr="00F823E8" w:rsidRDefault="00F823E8" w:rsidP="00F823E8">
      <w:pPr>
        <w:pStyle w:val="EndNoteBibliography"/>
        <w:ind w:left="720" w:hanging="720"/>
        <w:rPr>
          <w:noProof/>
        </w:rPr>
      </w:pPr>
      <w:r w:rsidRPr="00F823E8">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5DD3FBD8" w14:textId="2C8C2BCC" w:rsidR="00F823E8" w:rsidRPr="00F823E8" w:rsidRDefault="00F823E8" w:rsidP="00F823E8">
      <w:pPr>
        <w:pStyle w:val="EndNoteBibliography"/>
        <w:ind w:left="720" w:hanging="720"/>
        <w:rPr>
          <w:noProof/>
        </w:rPr>
      </w:pPr>
      <w:r w:rsidRPr="00F823E8">
        <w:rPr>
          <w:noProof/>
        </w:rPr>
        <w:t xml:space="preserve">Enisa. (2023).  </w:t>
      </w:r>
      <w:hyperlink r:id="rId22" w:history="1">
        <w:r w:rsidRPr="00F823E8">
          <w:rPr>
            <w:rStyle w:val="Hyperlink"/>
            <w:noProof/>
          </w:rPr>
          <w:t>https://www.enisa.europa.eu/topics/incident-response/glossary/blockchain</w:t>
        </w:r>
      </w:hyperlink>
    </w:p>
    <w:p w14:paraId="4B639678" w14:textId="77777777" w:rsidR="00F823E8" w:rsidRPr="00F823E8" w:rsidRDefault="00F823E8" w:rsidP="00F823E8">
      <w:pPr>
        <w:pStyle w:val="EndNoteBibliography"/>
        <w:ind w:left="720" w:hanging="720"/>
        <w:rPr>
          <w:noProof/>
        </w:rPr>
      </w:pPr>
      <w:r w:rsidRPr="00F823E8">
        <w:rPr>
          <w:noProof/>
        </w:rPr>
        <w:t xml:space="preserve">Ernstberger, J., Chaliasos, S., Zhou, L., Jovanovic, P., &amp; Gervais, A. (2024). Do You Need a Zero Knowledge Proof? </w:t>
      </w:r>
      <w:r w:rsidRPr="00F823E8">
        <w:rPr>
          <w:i/>
          <w:noProof/>
        </w:rPr>
        <w:t>Cryptology ePrint Archive</w:t>
      </w:r>
      <w:r w:rsidRPr="00F823E8">
        <w:rPr>
          <w:noProof/>
        </w:rPr>
        <w:t xml:space="preserve">. </w:t>
      </w:r>
    </w:p>
    <w:p w14:paraId="29C97BE7" w14:textId="77777777" w:rsidR="00F823E8" w:rsidRPr="00F823E8" w:rsidRDefault="00F823E8" w:rsidP="00F823E8">
      <w:pPr>
        <w:pStyle w:val="EndNoteBibliography"/>
        <w:ind w:left="720" w:hanging="720"/>
        <w:rPr>
          <w:noProof/>
        </w:rPr>
      </w:pPr>
      <w:r w:rsidRPr="00F823E8">
        <w:rPr>
          <w:noProof/>
        </w:rPr>
        <w:t xml:space="preserve">Eskhita, R., Manda, V. K., &amp; Hlali, A. (2021). Dubai and Barcelona as Smart Cities: Some Reflections on Data Protection Law and Privacy. </w:t>
      </w:r>
      <w:r w:rsidRPr="00F823E8">
        <w:rPr>
          <w:i/>
          <w:noProof/>
        </w:rPr>
        <w:t>Environmental Policy and Law</w:t>
      </w:r>
      <w:r w:rsidRPr="00F823E8">
        <w:rPr>
          <w:noProof/>
        </w:rPr>
        <w:t>,</w:t>
      </w:r>
      <w:r w:rsidRPr="00F823E8">
        <w:rPr>
          <w:i/>
          <w:noProof/>
        </w:rPr>
        <w:t xml:space="preserve"> 51</w:t>
      </w:r>
      <w:r w:rsidRPr="00F823E8">
        <w:rPr>
          <w:noProof/>
        </w:rPr>
        <w:t xml:space="preserve">(6), 403-407. </w:t>
      </w:r>
    </w:p>
    <w:p w14:paraId="2CB431BD" w14:textId="616FD042" w:rsidR="00F823E8" w:rsidRPr="00F823E8" w:rsidRDefault="00F823E8" w:rsidP="00F823E8">
      <w:pPr>
        <w:pStyle w:val="EndNoteBibliography"/>
        <w:ind w:left="720" w:hanging="720"/>
        <w:rPr>
          <w:noProof/>
        </w:rPr>
      </w:pPr>
      <w:r w:rsidRPr="00F823E8">
        <w:rPr>
          <w:noProof/>
        </w:rPr>
        <w:t xml:space="preserve">Ethereum. (2022). </w:t>
      </w:r>
      <w:r w:rsidRPr="00F823E8">
        <w:rPr>
          <w:i/>
          <w:noProof/>
        </w:rPr>
        <w:t>Powers of tau specification</w:t>
      </w:r>
      <w:r w:rsidRPr="00F823E8">
        <w:rPr>
          <w:noProof/>
        </w:rPr>
        <w:t xml:space="preserve">. </w:t>
      </w:r>
      <w:hyperlink r:id="rId23" w:history="1">
        <w:r w:rsidRPr="00F823E8">
          <w:rPr>
            <w:rStyle w:val="Hyperlink"/>
            <w:noProof/>
          </w:rPr>
          <w:t>https://github.com/ethereum/kzg-ceremony-specs</w:t>
        </w:r>
      </w:hyperlink>
    </w:p>
    <w:p w14:paraId="1E988C0D" w14:textId="05700B00" w:rsidR="00F823E8" w:rsidRPr="00F823E8" w:rsidRDefault="00F823E8" w:rsidP="00F823E8">
      <w:pPr>
        <w:pStyle w:val="EndNoteBibliography"/>
        <w:ind w:left="720" w:hanging="720"/>
        <w:rPr>
          <w:noProof/>
        </w:rPr>
      </w:pPr>
      <w:r w:rsidRPr="00F823E8">
        <w:rPr>
          <w:noProof/>
        </w:rPr>
        <w:t xml:space="preserve">Fabric, H. (2022). </w:t>
      </w:r>
      <w:r w:rsidRPr="00F823E8">
        <w:rPr>
          <w:i/>
          <w:noProof/>
        </w:rPr>
        <w:t>Secured asset transfer in Fabric</w:t>
      </w:r>
      <w:r w:rsidRPr="00F823E8">
        <w:rPr>
          <w:noProof/>
        </w:rPr>
        <w:t xml:space="preserve">. </w:t>
      </w:r>
      <w:hyperlink r:id="rId24" w:history="1">
        <w:r w:rsidRPr="00F823E8">
          <w:rPr>
            <w:rStyle w:val="Hyperlink"/>
            <w:noProof/>
          </w:rPr>
          <w:t>https://hyperledger-fabric.readthedocs.io/en/release-2.5/secured_asset_transfer/secured_private_asset_transfer_tutorial.html</w:t>
        </w:r>
      </w:hyperlink>
    </w:p>
    <w:p w14:paraId="3923628C" w14:textId="06331649" w:rsidR="00F823E8" w:rsidRPr="00F823E8" w:rsidRDefault="00F823E8" w:rsidP="00F823E8">
      <w:pPr>
        <w:pStyle w:val="EndNoteBibliography"/>
        <w:ind w:left="720" w:hanging="720"/>
        <w:rPr>
          <w:noProof/>
        </w:rPr>
      </w:pPr>
      <w:r w:rsidRPr="00F823E8">
        <w:rPr>
          <w:noProof/>
        </w:rPr>
        <w:t xml:space="preserve">Fabric, H. (2023). </w:t>
      </w:r>
      <w:r w:rsidRPr="00F823E8">
        <w:rPr>
          <w:i/>
          <w:noProof/>
        </w:rPr>
        <w:t>Fabric chaincode lifecycle</w:t>
      </w:r>
      <w:r w:rsidRPr="00F823E8">
        <w:rPr>
          <w:noProof/>
        </w:rPr>
        <w:t xml:space="preserve">. </w:t>
      </w:r>
      <w:hyperlink r:id="rId25" w:history="1">
        <w:r w:rsidRPr="00F823E8">
          <w:rPr>
            <w:rStyle w:val="Hyperlink"/>
            <w:noProof/>
          </w:rPr>
          <w:t>https://hyperledger-fabric.readthedocs.io/en/release-2.5/chaincode_lifecycle.html</w:t>
        </w:r>
      </w:hyperlink>
    </w:p>
    <w:p w14:paraId="69DB1896" w14:textId="77777777" w:rsidR="00F823E8" w:rsidRPr="00F823E8" w:rsidRDefault="00F823E8" w:rsidP="00F823E8">
      <w:pPr>
        <w:pStyle w:val="EndNoteBibliography"/>
        <w:ind w:left="720" w:hanging="720"/>
        <w:rPr>
          <w:noProof/>
        </w:rPr>
      </w:pPr>
      <w:r w:rsidRPr="00F823E8">
        <w:rPr>
          <w:noProof/>
        </w:rPr>
        <w:t xml:space="preserve">Fan, W., Wu, S., &amp; Zou, Y. (2024). A Keyless Authentication Based on Zero-Knowledge Proof with SDN Link Information to Secure Permissionless P2P Networking. ICC 2024-IEEE International Conference on Communications, </w:t>
      </w:r>
    </w:p>
    <w:p w14:paraId="7C9B0A71" w14:textId="77777777" w:rsidR="00F823E8" w:rsidRPr="00F823E8" w:rsidRDefault="00F823E8" w:rsidP="00F823E8">
      <w:pPr>
        <w:pStyle w:val="EndNoteBibliography"/>
        <w:ind w:left="720" w:hanging="720"/>
        <w:rPr>
          <w:noProof/>
        </w:rPr>
      </w:pPr>
      <w:r w:rsidRPr="00F823E8">
        <w:rPr>
          <w:noProof/>
        </w:rPr>
        <w:t xml:space="preserve">Farayola, O. A., Olorunfemi, O. L., &amp; Shoetan, P. O. (2024). Data privacy and security in IT: a review of techniques and challenges. </w:t>
      </w:r>
      <w:r w:rsidRPr="00F823E8">
        <w:rPr>
          <w:i/>
          <w:noProof/>
        </w:rPr>
        <w:t>Computer Science &amp; IT Research Journal</w:t>
      </w:r>
      <w:r w:rsidRPr="00F823E8">
        <w:rPr>
          <w:noProof/>
        </w:rPr>
        <w:t>,</w:t>
      </w:r>
      <w:r w:rsidRPr="00F823E8">
        <w:rPr>
          <w:i/>
          <w:noProof/>
        </w:rPr>
        <w:t xml:space="preserve"> 5</w:t>
      </w:r>
      <w:r w:rsidRPr="00F823E8">
        <w:rPr>
          <w:noProof/>
        </w:rPr>
        <w:t xml:space="preserve">(3), 606-615. </w:t>
      </w:r>
    </w:p>
    <w:p w14:paraId="27EF2EF0" w14:textId="77777777" w:rsidR="00F823E8" w:rsidRPr="00F823E8" w:rsidRDefault="00F823E8" w:rsidP="00F823E8">
      <w:pPr>
        <w:pStyle w:val="EndNoteBibliography"/>
        <w:ind w:left="720" w:hanging="720"/>
        <w:rPr>
          <w:noProof/>
        </w:rPr>
      </w:pPr>
      <w:r w:rsidRPr="00F823E8">
        <w:rPr>
          <w:noProof/>
        </w:rPr>
        <w:t xml:space="preserve">Fiege, U., Fiat, A., &amp; Shamir, A. (1987). Zero knowledge proofs of identity. Proceedings of the nineteenth annual ACM symposium on Theory of computing, </w:t>
      </w:r>
    </w:p>
    <w:p w14:paraId="01E205B3" w14:textId="77777777" w:rsidR="00F823E8" w:rsidRPr="00F823E8" w:rsidRDefault="00F823E8" w:rsidP="00F823E8">
      <w:pPr>
        <w:pStyle w:val="EndNoteBibliography"/>
        <w:ind w:left="720" w:hanging="720"/>
        <w:rPr>
          <w:noProof/>
        </w:rPr>
      </w:pPr>
      <w:r w:rsidRPr="00F823E8">
        <w:rPr>
          <w:noProof/>
        </w:rPr>
        <w:t xml:space="preserve">Gabizon, A., Williamson, Z. J., &amp; Ciobotaru, O. (2019). Plonk: Permutations over lagrange-bases for oecumenical noninteractive arguments of knowledge. </w:t>
      </w:r>
      <w:r w:rsidRPr="00F823E8">
        <w:rPr>
          <w:i/>
          <w:noProof/>
        </w:rPr>
        <w:t>Cryptology ePrint Archive</w:t>
      </w:r>
      <w:r w:rsidRPr="00F823E8">
        <w:rPr>
          <w:noProof/>
        </w:rPr>
        <w:t xml:space="preserve">. </w:t>
      </w:r>
    </w:p>
    <w:p w14:paraId="6BC8AEC1" w14:textId="77777777" w:rsidR="00F823E8" w:rsidRPr="00F823E8" w:rsidRDefault="00F823E8" w:rsidP="00F823E8">
      <w:pPr>
        <w:pStyle w:val="EndNoteBibliography"/>
        <w:ind w:left="720" w:hanging="720"/>
        <w:rPr>
          <w:noProof/>
        </w:rPr>
      </w:pPr>
      <w:r w:rsidRPr="00F823E8">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4DDB817E" w14:textId="77777777" w:rsidR="00F823E8" w:rsidRPr="00F823E8" w:rsidRDefault="00F823E8" w:rsidP="00F823E8">
      <w:pPr>
        <w:pStyle w:val="EndNoteBibliography"/>
        <w:ind w:left="720" w:hanging="720"/>
        <w:rPr>
          <w:noProof/>
        </w:rPr>
      </w:pPr>
      <w:r w:rsidRPr="00F823E8">
        <w:rPr>
          <w:noProof/>
        </w:rPr>
        <w:lastRenderedPageBreak/>
        <w:t xml:space="preserve">Guo, H., Feng, Y., Wu, C., Li, Z., &amp; Xu, J. (2024). Benchmarking ZK-Friendly Hash Functions and SNARK Proving Systems for EVM-compatible Blockchains. </w:t>
      </w:r>
      <w:r w:rsidRPr="00F823E8">
        <w:rPr>
          <w:i/>
          <w:noProof/>
        </w:rPr>
        <w:t>arXiv preprint arXiv:2409.01976</w:t>
      </w:r>
      <w:r w:rsidRPr="00F823E8">
        <w:rPr>
          <w:noProof/>
        </w:rPr>
        <w:t xml:space="preserve">. </w:t>
      </w:r>
    </w:p>
    <w:p w14:paraId="19D492C7" w14:textId="77777777" w:rsidR="00F823E8" w:rsidRPr="00F823E8" w:rsidRDefault="00F823E8" w:rsidP="00F823E8">
      <w:pPr>
        <w:pStyle w:val="EndNoteBibliography"/>
        <w:ind w:left="720" w:hanging="720"/>
        <w:rPr>
          <w:noProof/>
        </w:rPr>
      </w:pPr>
      <w:r w:rsidRPr="00F823E8">
        <w:rPr>
          <w:noProof/>
        </w:rPr>
        <w:t xml:space="preserve">Hasan, J. (2019). Overview and applications of zero knowledge proof (ZKP). </w:t>
      </w:r>
      <w:r w:rsidRPr="00F823E8">
        <w:rPr>
          <w:i/>
          <w:noProof/>
        </w:rPr>
        <w:t>International Journal of Computer Science and Network</w:t>
      </w:r>
      <w:r w:rsidRPr="00F823E8">
        <w:rPr>
          <w:noProof/>
        </w:rPr>
        <w:t>,</w:t>
      </w:r>
      <w:r w:rsidRPr="00F823E8">
        <w:rPr>
          <w:i/>
          <w:noProof/>
        </w:rPr>
        <w:t xml:space="preserve"> 8</w:t>
      </w:r>
      <w:r w:rsidRPr="00F823E8">
        <w:rPr>
          <w:noProof/>
        </w:rPr>
        <w:t xml:space="preserve">(5), 2277-5420. </w:t>
      </w:r>
    </w:p>
    <w:p w14:paraId="0EBD9BF9" w14:textId="77777777" w:rsidR="00F823E8" w:rsidRPr="00F823E8" w:rsidRDefault="00F823E8" w:rsidP="00F823E8">
      <w:pPr>
        <w:pStyle w:val="EndNoteBibliography"/>
        <w:ind w:left="720" w:hanging="720"/>
        <w:rPr>
          <w:noProof/>
        </w:rPr>
      </w:pPr>
      <w:r w:rsidRPr="00F823E8">
        <w:rPr>
          <w:noProof/>
        </w:rPr>
        <w:t xml:space="preserve">Huang, C., &amp; Shen, X. S. (2024). Decentralized Privacy Preservation in Smart Cities. </w:t>
      </w:r>
    </w:p>
    <w:p w14:paraId="1D745CFB" w14:textId="0CA4DF0F" w:rsidR="00F823E8" w:rsidRPr="00F823E8" w:rsidRDefault="00F823E8" w:rsidP="00F823E8">
      <w:pPr>
        <w:pStyle w:val="EndNoteBibliography"/>
        <w:ind w:left="720" w:hanging="720"/>
        <w:rPr>
          <w:noProof/>
        </w:rPr>
      </w:pPr>
      <w:r w:rsidRPr="00F823E8">
        <w:rPr>
          <w:noProof/>
        </w:rPr>
        <w:t xml:space="preserve">Iden3. (2024a). </w:t>
      </w:r>
      <w:r w:rsidRPr="00F823E8">
        <w:rPr>
          <w:i/>
          <w:noProof/>
        </w:rPr>
        <w:t>Circom Circuit Compiler</w:t>
      </w:r>
      <w:r w:rsidRPr="00F823E8">
        <w:rPr>
          <w:noProof/>
        </w:rPr>
        <w:t xml:space="preserve">. </w:t>
      </w:r>
      <w:hyperlink r:id="rId26" w:history="1">
        <w:r w:rsidRPr="00F823E8">
          <w:rPr>
            <w:rStyle w:val="Hyperlink"/>
            <w:noProof/>
          </w:rPr>
          <w:t>https://docs.circom.io/</w:t>
        </w:r>
      </w:hyperlink>
    </w:p>
    <w:p w14:paraId="21252A9A" w14:textId="51BAD65A" w:rsidR="00F823E8" w:rsidRPr="00F823E8" w:rsidRDefault="00F823E8" w:rsidP="00F823E8">
      <w:pPr>
        <w:pStyle w:val="EndNoteBibliography"/>
        <w:ind w:left="720" w:hanging="720"/>
        <w:rPr>
          <w:noProof/>
        </w:rPr>
      </w:pPr>
      <w:r w:rsidRPr="00F823E8">
        <w:rPr>
          <w:noProof/>
        </w:rPr>
        <w:t xml:space="preserve">Iden3. (2024b). </w:t>
      </w:r>
      <w:r w:rsidRPr="00F823E8">
        <w:rPr>
          <w:i/>
          <w:noProof/>
        </w:rPr>
        <w:t>SnarkJs</w:t>
      </w:r>
      <w:r w:rsidRPr="00F823E8">
        <w:rPr>
          <w:noProof/>
        </w:rPr>
        <w:t xml:space="preserve">. </w:t>
      </w:r>
      <w:hyperlink r:id="rId27" w:history="1">
        <w:r w:rsidRPr="00F823E8">
          <w:rPr>
            <w:rStyle w:val="Hyperlink"/>
            <w:noProof/>
          </w:rPr>
          <w:t>https://github.com/iden3/snarkjs</w:t>
        </w:r>
      </w:hyperlink>
    </w:p>
    <w:p w14:paraId="602F641E" w14:textId="77777777" w:rsidR="00F823E8" w:rsidRPr="00F823E8" w:rsidRDefault="00F823E8" w:rsidP="00F823E8">
      <w:pPr>
        <w:pStyle w:val="EndNoteBibliography"/>
        <w:ind w:left="720" w:hanging="720"/>
        <w:rPr>
          <w:noProof/>
        </w:rPr>
      </w:pPr>
      <w:r w:rsidRPr="00F823E8">
        <w:rPr>
          <w:noProof/>
        </w:rPr>
        <w:t xml:space="preserve">Javed, A. R., Ahmed, W., Alazab, M., Jalil, Z., Kifayat, K., &amp; Gadekallu, T. R. (2022). A comprehensive survey on computer forensics: State-of-the-art, tools, techniques, challenges, and future directions. </w:t>
      </w:r>
      <w:r w:rsidRPr="00F823E8">
        <w:rPr>
          <w:i/>
          <w:noProof/>
        </w:rPr>
        <w:t>IEEE Access</w:t>
      </w:r>
      <w:r w:rsidRPr="00F823E8">
        <w:rPr>
          <w:noProof/>
        </w:rPr>
        <w:t>,</w:t>
      </w:r>
      <w:r w:rsidRPr="00F823E8">
        <w:rPr>
          <w:i/>
          <w:noProof/>
        </w:rPr>
        <w:t xml:space="preserve"> 10</w:t>
      </w:r>
      <w:r w:rsidRPr="00F823E8">
        <w:rPr>
          <w:noProof/>
        </w:rPr>
        <w:t xml:space="preserve">, 11065-11089. </w:t>
      </w:r>
    </w:p>
    <w:p w14:paraId="5A52946C" w14:textId="77777777" w:rsidR="00F823E8" w:rsidRPr="00F823E8" w:rsidRDefault="00F823E8" w:rsidP="00F823E8">
      <w:pPr>
        <w:pStyle w:val="EndNoteBibliography"/>
        <w:ind w:left="720" w:hanging="720"/>
        <w:rPr>
          <w:noProof/>
        </w:rPr>
      </w:pPr>
      <w:r w:rsidRPr="00F823E8">
        <w:rPr>
          <w:noProof/>
        </w:rPr>
        <w:t xml:space="preserve">Khan, A. A., Laghari, A. A., Alroobaea, R., Baqasah, A. M., Alsafyani, M., Bacarra, R., &amp; Alsayaydeh, J. A. J. (2024). Secure Remote Sensing Data With Blockchain Distributed Ledger Technology: A Solution for Smart Cities. </w:t>
      </w:r>
      <w:r w:rsidRPr="00F823E8">
        <w:rPr>
          <w:i/>
          <w:noProof/>
        </w:rPr>
        <w:t>IEEE Access</w:t>
      </w:r>
      <w:r w:rsidRPr="00F823E8">
        <w:rPr>
          <w:noProof/>
        </w:rPr>
        <w:t xml:space="preserve">. </w:t>
      </w:r>
    </w:p>
    <w:p w14:paraId="391B7976" w14:textId="77777777" w:rsidR="00F823E8" w:rsidRPr="00F823E8" w:rsidRDefault="00F823E8" w:rsidP="00F823E8">
      <w:pPr>
        <w:pStyle w:val="EndNoteBibliography"/>
        <w:ind w:left="720" w:hanging="720"/>
        <w:rPr>
          <w:noProof/>
        </w:rPr>
      </w:pPr>
      <w:r w:rsidRPr="00F823E8">
        <w:rPr>
          <w:noProof/>
        </w:rPr>
        <w:t xml:space="preserve">Khan, K. M., Arshad, J., &amp; Khan, M. M. (2020). Investigating performance constraints for blockchain based secure e-voting system. </w:t>
      </w:r>
      <w:r w:rsidRPr="00F823E8">
        <w:rPr>
          <w:i/>
          <w:noProof/>
        </w:rPr>
        <w:t>Future Generation Computer Systems</w:t>
      </w:r>
      <w:r w:rsidRPr="00F823E8">
        <w:rPr>
          <w:noProof/>
        </w:rPr>
        <w:t>,</w:t>
      </w:r>
      <w:r w:rsidRPr="00F823E8">
        <w:rPr>
          <w:i/>
          <w:noProof/>
        </w:rPr>
        <w:t xml:space="preserve"> 105</w:t>
      </w:r>
      <w:r w:rsidRPr="00F823E8">
        <w:rPr>
          <w:noProof/>
        </w:rPr>
        <w:t xml:space="preserve">, 13-26. </w:t>
      </w:r>
    </w:p>
    <w:p w14:paraId="61FA8A13" w14:textId="77777777" w:rsidR="00F823E8" w:rsidRPr="00F823E8" w:rsidRDefault="00F823E8" w:rsidP="00F823E8">
      <w:pPr>
        <w:pStyle w:val="EndNoteBibliography"/>
        <w:ind w:left="720" w:hanging="720"/>
        <w:rPr>
          <w:noProof/>
        </w:rPr>
      </w:pPr>
      <w:r w:rsidRPr="00F823E8">
        <w:rPr>
          <w:noProof/>
        </w:rPr>
        <w:t xml:space="preserve">Liu, T., Xie, T., Zhang, J., Song, D., &amp; Zhang, Y. (2024). Pianist: Scalable zkrollups via fully distributed zero-knowledge proofs. 2024 IEEE Symposium on Security and Privacy (SP), </w:t>
      </w:r>
    </w:p>
    <w:p w14:paraId="0BEE60B7" w14:textId="77777777" w:rsidR="00F823E8" w:rsidRPr="00F823E8" w:rsidRDefault="00F823E8" w:rsidP="00F823E8">
      <w:pPr>
        <w:pStyle w:val="EndNoteBibliography"/>
        <w:ind w:left="720" w:hanging="720"/>
        <w:rPr>
          <w:noProof/>
        </w:rPr>
      </w:pPr>
      <w:r w:rsidRPr="00F823E8">
        <w:rPr>
          <w:noProof/>
        </w:rPr>
        <w:t xml:space="preserve">Martinez, S., Ameigenda, A., De Barros, B., Llambias, G., González, L., &amp; Ruggia, R. (2024). Leveraging Zero-Knowledge Proofs for Blockchain Interoperability: Experiences with Ethereum and Hyperledger Fabric. </w:t>
      </w:r>
      <w:r w:rsidRPr="00F823E8">
        <w:rPr>
          <w:i/>
          <w:noProof/>
        </w:rPr>
        <w:t>Authorea Preprints</w:t>
      </w:r>
      <w:r w:rsidRPr="00F823E8">
        <w:rPr>
          <w:noProof/>
        </w:rPr>
        <w:t xml:space="preserve">. </w:t>
      </w:r>
    </w:p>
    <w:p w14:paraId="4E7DDF77" w14:textId="77777777" w:rsidR="00F823E8" w:rsidRPr="00F823E8" w:rsidRDefault="00F823E8" w:rsidP="00F823E8">
      <w:pPr>
        <w:pStyle w:val="EndNoteBibliography"/>
        <w:ind w:left="720" w:hanging="720"/>
        <w:rPr>
          <w:noProof/>
        </w:rPr>
      </w:pPr>
      <w:r w:rsidRPr="00F823E8">
        <w:rPr>
          <w:noProof/>
        </w:rPr>
        <w:t xml:space="preserve">Nakamoto, S. (2008). Bitcoin: A peer-to-peer electronic cash system. </w:t>
      </w:r>
      <w:r w:rsidRPr="00F823E8">
        <w:rPr>
          <w:i/>
          <w:noProof/>
        </w:rPr>
        <w:t>Satoshi Nakamoto</w:t>
      </w:r>
      <w:r w:rsidRPr="00F823E8">
        <w:rPr>
          <w:noProof/>
        </w:rPr>
        <w:t xml:space="preserve">. </w:t>
      </w:r>
    </w:p>
    <w:p w14:paraId="72053573" w14:textId="77777777" w:rsidR="00F823E8" w:rsidRPr="00F823E8" w:rsidRDefault="00F823E8" w:rsidP="00F823E8">
      <w:pPr>
        <w:pStyle w:val="EndNoteBibliography"/>
        <w:ind w:left="720" w:hanging="720"/>
        <w:rPr>
          <w:noProof/>
        </w:rPr>
      </w:pPr>
      <w:r w:rsidRPr="00F823E8">
        <w:rPr>
          <w:noProof/>
        </w:rPr>
        <w:t xml:space="preserve">Nikolaenko, V., Ragsdale, S., Bonneau, J., &amp; Boneh, D. (2024). Powers-of-tau to the people: Decentralizing setup ceremonies. International Conference on Applied Cryptography and Network Security, </w:t>
      </w:r>
    </w:p>
    <w:p w14:paraId="7130B099" w14:textId="77777777" w:rsidR="00F823E8" w:rsidRPr="00F823E8" w:rsidRDefault="00F823E8" w:rsidP="00F823E8">
      <w:pPr>
        <w:pStyle w:val="EndNoteBibliography"/>
        <w:ind w:left="720" w:hanging="720"/>
        <w:rPr>
          <w:noProof/>
        </w:rPr>
      </w:pPr>
      <w:r w:rsidRPr="00F823E8">
        <w:rPr>
          <w:noProof/>
        </w:rPr>
        <w:t xml:space="preserve">Oh, J., Yu, S., Lee, J., Son, S., Kim, M., &amp; Park, Y. (2021). A secure and lightweight authentication protocol for IoT-based smart homes. </w:t>
      </w:r>
      <w:r w:rsidRPr="00F823E8">
        <w:rPr>
          <w:i/>
          <w:noProof/>
        </w:rPr>
        <w:t>Sensors</w:t>
      </w:r>
      <w:r w:rsidRPr="00F823E8">
        <w:rPr>
          <w:noProof/>
        </w:rPr>
        <w:t>,</w:t>
      </w:r>
      <w:r w:rsidRPr="00F823E8">
        <w:rPr>
          <w:i/>
          <w:noProof/>
        </w:rPr>
        <w:t xml:space="preserve"> 21</w:t>
      </w:r>
      <w:r w:rsidRPr="00F823E8">
        <w:rPr>
          <w:noProof/>
        </w:rPr>
        <w:t xml:space="preserve">(4), 1488. </w:t>
      </w:r>
    </w:p>
    <w:p w14:paraId="2A023A81" w14:textId="77777777" w:rsidR="00F823E8" w:rsidRPr="00F823E8" w:rsidRDefault="00F823E8" w:rsidP="00F823E8">
      <w:pPr>
        <w:pStyle w:val="EndNoteBibliography"/>
        <w:ind w:left="720" w:hanging="720"/>
        <w:rPr>
          <w:noProof/>
        </w:rPr>
      </w:pPr>
      <w:r w:rsidRPr="00F823E8">
        <w:rPr>
          <w:noProof/>
        </w:rPr>
        <w:t xml:space="preserve">Rao, P. M., &amp; Deebak, B. D. (2023). Security and privacy issues in smart cities/industries: technologies, applications, and challenges. </w:t>
      </w:r>
      <w:r w:rsidRPr="00F823E8">
        <w:rPr>
          <w:i/>
          <w:noProof/>
        </w:rPr>
        <w:t>Journal of Ambient Intelligence and Humanized Computing</w:t>
      </w:r>
      <w:r w:rsidRPr="00F823E8">
        <w:rPr>
          <w:noProof/>
        </w:rPr>
        <w:t>,</w:t>
      </w:r>
      <w:r w:rsidRPr="00F823E8">
        <w:rPr>
          <w:i/>
          <w:noProof/>
        </w:rPr>
        <w:t xml:space="preserve"> 14</w:t>
      </w:r>
      <w:r w:rsidRPr="00F823E8">
        <w:rPr>
          <w:noProof/>
        </w:rPr>
        <w:t xml:space="preserve">(8), 10517-10553. </w:t>
      </w:r>
    </w:p>
    <w:p w14:paraId="7CED3042" w14:textId="77777777" w:rsidR="00F823E8" w:rsidRPr="00F823E8" w:rsidRDefault="00F823E8" w:rsidP="00F823E8">
      <w:pPr>
        <w:pStyle w:val="EndNoteBibliography"/>
        <w:ind w:left="720" w:hanging="720"/>
        <w:rPr>
          <w:noProof/>
        </w:rPr>
      </w:pPr>
      <w:r w:rsidRPr="00F823E8">
        <w:rPr>
          <w:noProof/>
        </w:rPr>
        <w:t xml:space="preserve">Singh, S. (2024). Enhancing Privacy and Security in Large-Language Models: A Zero-Knowledge Proof Approach. International Conference on Cyber Warfare and Security, </w:t>
      </w:r>
    </w:p>
    <w:p w14:paraId="59BF27B4" w14:textId="57DD8CBD" w:rsidR="00F823E8" w:rsidRPr="00F823E8" w:rsidRDefault="00F823E8" w:rsidP="00F823E8">
      <w:pPr>
        <w:pStyle w:val="EndNoteBibliography"/>
        <w:ind w:left="720" w:hanging="720"/>
        <w:rPr>
          <w:noProof/>
        </w:rPr>
      </w:pPr>
      <w:r w:rsidRPr="00F823E8">
        <w:rPr>
          <w:noProof/>
        </w:rPr>
        <w:t xml:space="preserve">Szego, D. (2024). </w:t>
      </w:r>
      <w:r w:rsidRPr="00F823E8">
        <w:rPr>
          <w:i/>
          <w:noProof/>
        </w:rPr>
        <w:t>Zero Knowledge Proof Workshop</w:t>
      </w:r>
      <w:r w:rsidRPr="00F823E8">
        <w:rPr>
          <w:noProof/>
        </w:rPr>
        <w:t xml:space="preserve">. </w:t>
      </w:r>
      <w:hyperlink r:id="rId28" w:history="1">
        <w:r w:rsidRPr="00F823E8">
          <w:rPr>
            <w:rStyle w:val="Hyperlink"/>
            <w:noProof/>
          </w:rPr>
          <w:t>https://github.com/Daniel-Szego/Zeroknowledgeworkshop</w:t>
        </w:r>
      </w:hyperlink>
    </w:p>
    <w:p w14:paraId="2CB1E33F" w14:textId="77777777" w:rsidR="00F823E8" w:rsidRPr="00F823E8" w:rsidRDefault="00F823E8" w:rsidP="00F823E8">
      <w:pPr>
        <w:pStyle w:val="EndNoteBibliography"/>
        <w:ind w:left="720" w:hanging="720"/>
        <w:rPr>
          <w:noProof/>
        </w:rPr>
      </w:pPr>
      <w:r w:rsidRPr="00F823E8">
        <w:rPr>
          <w:noProof/>
        </w:rPr>
        <w:t xml:space="preserve">Zarrin, J., Wen Phang, H., Babu Saheer, L., &amp; Zarrin, B. (2021). Blockchain for decentralization of internet: prospects, trends, and challenges. </w:t>
      </w:r>
      <w:r w:rsidRPr="00F823E8">
        <w:rPr>
          <w:i/>
          <w:noProof/>
        </w:rPr>
        <w:t>Cluster Computing</w:t>
      </w:r>
      <w:r w:rsidRPr="00F823E8">
        <w:rPr>
          <w:noProof/>
        </w:rPr>
        <w:t>,</w:t>
      </w:r>
      <w:r w:rsidRPr="00F823E8">
        <w:rPr>
          <w:i/>
          <w:noProof/>
        </w:rPr>
        <w:t xml:space="preserve"> 24</w:t>
      </w:r>
      <w:r w:rsidRPr="00F823E8">
        <w:rPr>
          <w:noProof/>
        </w:rPr>
        <w:t xml:space="preserve">(4), 2841-2866. </w:t>
      </w:r>
    </w:p>
    <w:p w14:paraId="0A4650D5" w14:textId="77777777" w:rsidR="00F823E8" w:rsidRPr="00F823E8" w:rsidRDefault="00F823E8" w:rsidP="00F823E8">
      <w:pPr>
        <w:pStyle w:val="EndNoteBibliography"/>
        <w:ind w:left="720" w:hanging="720"/>
        <w:rPr>
          <w:noProof/>
        </w:rPr>
      </w:pPr>
      <w:r w:rsidRPr="00F823E8">
        <w:rPr>
          <w:noProof/>
        </w:rPr>
        <w:t xml:space="preserve">Zhang, K., Ni, J., Yang, K., Liang, X., Ren, J., &amp; Shen, X. S. (2017). Security and privacy in smart city applications: Challenges and solutions. </w:t>
      </w:r>
      <w:r w:rsidRPr="00F823E8">
        <w:rPr>
          <w:i/>
          <w:noProof/>
        </w:rPr>
        <w:t>IEEE communications magazine</w:t>
      </w:r>
      <w:r w:rsidRPr="00F823E8">
        <w:rPr>
          <w:noProof/>
        </w:rPr>
        <w:t>,</w:t>
      </w:r>
      <w:r w:rsidRPr="00F823E8">
        <w:rPr>
          <w:i/>
          <w:noProof/>
        </w:rPr>
        <w:t xml:space="preserve"> 55</w:t>
      </w:r>
      <w:r w:rsidRPr="00F823E8">
        <w:rPr>
          <w:noProof/>
        </w:rPr>
        <w:t xml:space="preserve">(1), 122-129. </w:t>
      </w:r>
    </w:p>
    <w:p w14:paraId="22AA7A2C" w14:textId="77777777" w:rsidR="00F823E8" w:rsidRPr="00F823E8" w:rsidRDefault="00F823E8" w:rsidP="00F823E8">
      <w:pPr>
        <w:pStyle w:val="EndNoteBibliography"/>
        <w:ind w:left="720" w:hanging="720"/>
        <w:rPr>
          <w:noProof/>
        </w:rPr>
      </w:pPr>
      <w:r w:rsidRPr="00F823E8">
        <w:rPr>
          <w:noProof/>
        </w:rPr>
        <w:t xml:space="preserve">Zhang, Y., Qu, Y., Gao, L., Luan, T. H., Jolfaei, A., &amp; Zheng, J. X. (2023). Privacy-preserving data analytics for smart decision-making energy systems in sustainable smart community. </w:t>
      </w:r>
      <w:r w:rsidRPr="00F823E8">
        <w:rPr>
          <w:i/>
          <w:noProof/>
        </w:rPr>
        <w:t>Sustainable Energy Technologies and Assessments</w:t>
      </w:r>
      <w:r w:rsidRPr="00F823E8">
        <w:rPr>
          <w:noProof/>
        </w:rPr>
        <w:t>,</w:t>
      </w:r>
      <w:r w:rsidRPr="00F823E8">
        <w:rPr>
          <w:i/>
          <w:noProof/>
        </w:rPr>
        <w:t xml:space="preserve"> 57</w:t>
      </w:r>
      <w:r w:rsidRPr="00F823E8">
        <w:rPr>
          <w:noProof/>
        </w:rPr>
        <w:t xml:space="preserve">, 103144. </w:t>
      </w:r>
    </w:p>
    <w:p w14:paraId="5C01F534" w14:textId="77777777" w:rsidR="00F823E8" w:rsidRPr="00F823E8" w:rsidRDefault="00F823E8" w:rsidP="00F823E8">
      <w:pPr>
        <w:pStyle w:val="EndNoteBibliography"/>
        <w:ind w:left="720" w:hanging="720"/>
        <w:rPr>
          <w:noProof/>
        </w:rPr>
      </w:pPr>
      <w:r w:rsidRPr="00F823E8">
        <w:rPr>
          <w:noProof/>
        </w:rPr>
        <w:t xml:space="preserve">Zhou, L., Diro, A., Saini, A., Kaisar, S., &amp; Hiep, P. C. (2024). Leveraging zero knowledge proofs for blockchain-based identity sharing: A survey of advancements, challenges and opportunities. </w:t>
      </w:r>
      <w:r w:rsidRPr="00F823E8">
        <w:rPr>
          <w:i/>
          <w:noProof/>
        </w:rPr>
        <w:t>Journal of Information Security and Applications</w:t>
      </w:r>
      <w:r w:rsidRPr="00F823E8">
        <w:rPr>
          <w:noProof/>
        </w:rPr>
        <w:t>,</w:t>
      </w:r>
      <w:r w:rsidRPr="00F823E8">
        <w:rPr>
          <w:i/>
          <w:noProof/>
        </w:rPr>
        <w:t xml:space="preserve"> 80</w:t>
      </w:r>
      <w:r w:rsidRPr="00F823E8">
        <w:rPr>
          <w:noProof/>
        </w:rPr>
        <w:t xml:space="preserve">, 103678. </w:t>
      </w:r>
    </w:p>
    <w:p w14:paraId="1810557A" w14:textId="6A5F1051" w:rsidR="008D47A9" w:rsidRPr="00E30BDD" w:rsidRDefault="003F6666">
      <w:r>
        <w:fldChar w:fldCharType="end"/>
      </w:r>
      <w:r w:rsidR="008D47A9">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155" w:name="_Toc180081525"/>
      <w:r>
        <w:rPr>
          <w:color w:val="000000" w:themeColor="text1"/>
        </w:rPr>
        <w:lastRenderedPageBreak/>
        <w:t>Acknowledg</w:t>
      </w:r>
      <w:r w:rsidR="00303FA9">
        <w:rPr>
          <w:color w:val="000000" w:themeColor="text1"/>
        </w:rPr>
        <w:t>e</w:t>
      </w:r>
      <w:r>
        <w:rPr>
          <w:color w:val="000000" w:themeColor="text1"/>
        </w:rPr>
        <w:t>ments</w:t>
      </w:r>
      <w:bookmarkEnd w:id="155"/>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51F75348" w:rsidR="00E30BDD"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2BA0C6CC" w14:textId="02E7B295" w:rsidR="00F5108F" w:rsidRPr="00F5108F" w:rsidRDefault="00E30BDD" w:rsidP="00E30BDD">
      <w:r>
        <w:br w:type="page"/>
      </w:r>
    </w:p>
    <w:p w14:paraId="3641AD65" w14:textId="0C21277E" w:rsidR="0016057E" w:rsidRDefault="0016057E" w:rsidP="00116F39">
      <w:pPr>
        <w:pStyle w:val="Heading1"/>
        <w:numPr>
          <w:ilvl w:val="0"/>
          <w:numId w:val="6"/>
        </w:numPr>
        <w:rPr>
          <w:color w:val="000000" w:themeColor="text1"/>
        </w:rPr>
      </w:pPr>
      <w:bookmarkStart w:id="156" w:name="_Toc180081526"/>
      <w:r>
        <w:rPr>
          <w:color w:val="000000" w:themeColor="text1"/>
        </w:rPr>
        <w:lastRenderedPageBreak/>
        <w:t>Appendix</w:t>
      </w:r>
      <w:bookmarkEnd w:id="156"/>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157" w:name="_Toc180081527"/>
      <w:r w:rsidRPr="00246241">
        <w:rPr>
          <w:color w:val="000000" w:themeColor="text1"/>
        </w:rPr>
        <w:t>The circuit</w:t>
      </w:r>
      <w:bookmarkEnd w:id="157"/>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158" w:name="_Ref179130312"/>
      <w:bookmarkStart w:id="159" w:name="_Toc179535071"/>
    </w:p>
    <w:p w14:paraId="485E9B31" w14:textId="54702A32" w:rsidR="00513187" w:rsidRDefault="00513187" w:rsidP="0030437D">
      <w:pPr>
        <w:pStyle w:val="Caption"/>
        <w:keepNext/>
      </w:pPr>
      <w:bookmarkStart w:id="160" w:name="_Toc179998854"/>
      <w:bookmarkStart w:id="161" w:name="_Toc180009186"/>
      <w:bookmarkStart w:id="162" w:name="_Toc180009820"/>
      <w:bookmarkStart w:id="163" w:name="_Toc180011740"/>
      <w:bookmarkStart w:id="164" w:name="_Toc180069203"/>
      <w:bookmarkStart w:id="165" w:name="_Toc180081089"/>
      <w:bookmarkStart w:id="166" w:name="_Toc180083874"/>
      <w:r>
        <w:t xml:space="preserve">Figure </w:t>
      </w:r>
      <w:fldSimple w:instr=" SEQ Figure \* ARABIC ">
        <w:r w:rsidR="00C25037">
          <w:rPr>
            <w:noProof/>
          </w:rPr>
          <w:t>13</w:t>
        </w:r>
      </w:fldSimple>
      <w:bookmarkEnd w:id="158"/>
      <w:r>
        <w:t>.</w:t>
      </w:r>
      <w:r w:rsidRPr="00A06A65">
        <w:t xml:space="preserve"> </w:t>
      </w:r>
      <w:r w:rsidR="00246241">
        <w:t>The e</w:t>
      </w:r>
      <w:r w:rsidRPr="00A06A65">
        <w:t>xpected cube is exposed to release the pubic signals.</w:t>
      </w:r>
      <w:bookmarkEnd w:id="159"/>
      <w:bookmarkEnd w:id="160"/>
      <w:bookmarkEnd w:id="161"/>
      <w:bookmarkEnd w:id="162"/>
      <w:bookmarkEnd w:id="163"/>
      <w:bookmarkEnd w:id="164"/>
      <w:bookmarkEnd w:id="165"/>
      <w:bookmarkEnd w:id="166"/>
    </w:p>
    <w:p w14:paraId="202A924E" w14:textId="77777777" w:rsidR="00513187" w:rsidRDefault="00513187" w:rsidP="00513187">
      <w:pPr>
        <w:keepNext/>
      </w:pPr>
      <w:r>
        <w:rPr>
          <w:noProof/>
        </w:rPr>
        <w:drawing>
          <wp:inline distT="0" distB="0" distL="0" distR="0" wp14:anchorId="1157635C" wp14:editId="5363FD36">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6411E07F" w:rsidR="00513187" w:rsidRDefault="00513187" w:rsidP="00513187">
      <w:pPr>
        <w:pStyle w:val="Caption"/>
      </w:pPr>
      <w:bookmarkStart w:id="167" w:name="_Ref179130546"/>
      <w:bookmarkStart w:id="168" w:name="_Toc179535072"/>
      <w:bookmarkStart w:id="169" w:name="_Toc179998855"/>
      <w:bookmarkStart w:id="170" w:name="_Toc180009187"/>
      <w:bookmarkStart w:id="171" w:name="_Toc180009821"/>
      <w:bookmarkStart w:id="172" w:name="_Toc180011741"/>
      <w:bookmarkStart w:id="173" w:name="_Toc180069204"/>
      <w:bookmarkStart w:id="174" w:name="_Toc180081090"/>
      <w:bookmarkStart w:id="175" w:name="_Toc180083875"/>
      <w:r>
        <w:t xml:space="preserve">Figure </w:t>
      </w:r>
      <w:fldSimple w:instr=" SEQ Figure \* ARABIC ">
        <w:r w:rsidR="00C25037">
          <w:rPr>
            <w:noProof/>
          </w:rPr>
          <w:t>14</w:t>
        </w:r>
      </w:fldSimple>
      <w:bookmarkEnd w:id="167"/>
      <w:r>
        <w:t>. Verification key output. This value was hard coded in the smart contract for ZKP</w:t>
      </w:r>
      <w:r w:rsidR="00DC11C1">
        <w:t>s</w:t>
      </w:r>
      <w:r>
        <w:t xml:space="preserve"> verification.</w:t>
      </w:r>
      <w:bookmarkEnd w:id="168"/>
      <w:bookmarkEnd w:id="169"/>
      <w:bookmarkEnd w:id="170"/>
      <w:bookmarkEnd w:id="171"/>
      <w:bookmarkEnd w:id="172"/>
      <w:bookmarkEnd w:id="173"/>
      <w:bookmarkEnd w:id="174"/>
      <w:bookmarkEnd w:id="175"/>
    </w:p>
    <w:p w14:paraId="6ED3A4A5" w14:textId="77777777" w:rsidR="00D14BF1" w:rsidRDefault="00D14BF1" w:rsidP="00D14BF1">
      <w:pPr>
        <w:keepNext/>
      </w:pPr>
      <w:r>
        <w:rPr>
          <w:noProof/>
        </w:rPr>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69A0D98E" w:rsidR="00D14BF1" w:rsidRDefault="00D14BF1" w:rsidP="00D14BF1">
      <w:pPr>
        <w:pStyle w:val="Caption"/>
      </w:pPr>
      <w:bookmarkStart w:id="176" w:name="_Ref179130873"/>
      <w:bookmarkStart w:id="177" w:name="_Toc179535073"/>
      <w:bookmarkStart w:id="178" w:name="_Toc179998856"/>
      <w:bookmarkStart w:id="179" w:name="_Toc180009188"/>
      <w:bookmarkStart w:id="180" w:name="_Toc180009822"/>
      <w:bookmarkStart w:id="181" w:name="_Toc180011742"/>
      <w:bookmarkStart w:id="182" w:name="_Toc180069205"/>
      <w:bookmarkStart w:id="183" w:name="_Toc180081091"/>
      <w:bookmarkStart w:id="184" w:name="_Toc180083876"/>
      <w:r>
        <w:t xml:space="preserve">Figure </w:t>
      </w:r>
      <w:fldSimple w:instr=" SEQ Figure \* ARABIC ">
        <w:r w:rsidR="00C25037">
          <w:rPr>
            <w:noProof/>
          </w:rPr>
          <w:t>15</w:t>
        </w:r>
      </w:fldSimple>
      <w:bookmarkEnd w:id="176"/>
      <w:r>
        <w:t xml:space="preserve">. File </w:t>
      </w:r>
      <w:proofErr w:type="spellStart"/>
      <w:r>
        <w:t>public.json</w:t>
      </w:r>
      <w:proofErr w:type="spellEnd"/>
      <w:r>
        <w:t xml:space="preserve"> with the public signal values.</w:t>
      </w:r>
      <w:bookmarkEnd w:id="177"/>
      <w:bookmarkEnd w:id="178"/>
      <w:bookmarkEnd w:id="179"/>
      <w:bookmarkEnd w:id="180"/>
      <w:bookmarkEnd w:id="181"/>
      <w:bookmarkEnd w:id="182"/>
      <w:bookmarkEnd w:id="183"/>
      <w:bookmarkEnd w:id="184"/>
    </w:p>
    <w:p w14:paraId="13469A77" w14:textId="77777777" w:rsidR="00D14BF1" w:rsidRDefault="00D14BF1" w:rsidP="00D14BF1">
      <w:pPr>
        <w:keepNext/>
      </w:pPr>
      <w:r>
        <w:rPr>
          <w:noProof/>
        </w:rPr>
        <w:lastRenderedPageBreak/>
        <w:drawing>
          <wp:inline distT="0" distB="0" distL="0" distR="0" wp14:anchorId="50EA8FBF" wp14:editId="25FC1951">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5C979C4D" w:rsidR="00D14BF1" w:rsidRDefault="00D14BF1" w:rsidP="00D14BF1">
      <w:pPr>
        <w:pStyle w:val="Caption"/>
      </w:pPr>
      <w:bookmarkStart w:id="185" w:name="_Ref179131017"/>
      <w:bookmarkStart w:id="186" w:name="_Toc179535074"/>
      <w:bookmarkStart w:id="187" w:name="_Toc179998857"/>
      <w:bookmarkStart w:id="188" w:name="_Toc180009189"/>
      <w:bookmarkStart w:id="189" w:name="_Toc180009823"/>
      <w:bookmarkStart w:id="190" w:name="_Toc180011743"/>
      <w:bookmarkStart w:id="191" w:name="_Toc180069206"/>
      <w:bookmarkStart w:id="192" w:name="_Toc180081092"/>
      <w:bookmarkStart w:id="193" w:name="_Toc180083877"/>
      <w:r>
        <w:t xml:space="preserve">Figure </w:t>
      </w:r>
      <w:fldSimple w:instr=" SEQ Figure \* ARABIC ">
        <w:r w:rsidR="00C25037">
          <w:rPr>
            <w:noProof/>
          </w:rPr>
          <w:t>16</w:t>
        </w:r>
      </w:fldSimple>
      <w:bookmarkEnd w:id="185"/>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186"/>
      <w:bookmarkEnd w:id="187"/>
      <w:bookmarkEnd w:id="188"/>
      <w:bookmarkEnd w:id="189"/>
      <w:bookmarkEnd w:id="190"/>
      <w:bookmarkEnd w:id="191"/>
      <w:bookmarkEnd w:id="192"/>
      <w:bookmarkEnd w:id="1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2BE37CE5" w:rsidR="00457EC6" w:rsidRDefault="006475CD" w:rsidP="00457EC6">
      <w:pPr>
        <w:pStyle w:val="Caption"/>
      </w:pPr>
      <w:bookmarkStart w:id="194" w:name="_Ref179131478"/>
      <w:bookmarkStart w:id="195" w:name="_Toc179535075"/>
      <w:bookmarkStart w:id="196" w:name="_Toc179998858"/>
      <w:bookmarkStart w:id="197" w:name="_Toc180009190"/>
      <w:bookmarkStart w:id="198" w:name="_Toc180009824"/>
      <w:bookmarkStart w:id="199" w:name="_Toc180011744"/>
      <w:bookmarkStart w:id="200" w:name="_Toc180069207"/>
      <w:bookmarkStart w:id="201" w:name="_Toc180081093"/>
      <w:bookmarkStart w:id="202" w:name="_Toc180083878"/>
      <w:r>
        <w:t xml:space="preserve">Figure </w:t>
      </w:r>
      <w:fldSimple w:instr=" SEQ Figure \* ARABIC ">
        <w:r w:rsidR="00C25037">
          <w:rPr>
            <w:noProof/>
          </w:rPr>
          <w:t>17</w:t>
        </w:r>
      </w:fldSimple>
      <w:bookmarkEnd w:id="194"/>
      <w:r>
        <w:t xml:space="preserve">. File </w:t>
      </w:r>
      <w:proofErr w:type="spellStart"/>
      <w:r>
        <w:t>input.json</w:t>
      </w:r>
      <w:proofErr w:type="spellEnd"/>
      <w:r>
        <w:t xml:space="preserve"> with the public and private inputs.</w:t>
      </w:r>
      <w:bookmarkEnd w:id="195"/>
      <w:bookmarkEnd w:id="196"/>
      <w:bookmarkEnd w:id="197"/>
      <w:bookmarkEnd w:id="198"/>
      <w:bookmarkEnd w:id="199"/>
      <w:bookmarkEnd w:id="200"/>
      <w:bookmarkEnd w:id="201"/>
      <w:bookmarkEnd w:id="202"/>
    </w:p>
    <w:p w14:paraId="0E5CBF75" w14:textId="22171F4B" w:rsidR="00C25037" w:rsidRPr="00BC6BE9" w:rsidRDefault="00246241" w:rsidP="00C25037">
      <w:pPr>
        <w:pStyle w:val="Heading2"/>
        <w:numPr>
          <w:ilvl w:val="1"/>
          <w:numId w:val="6"/>
        </w:numPr>
        <w:rPr>
          <w:color w:val="000000" w:themeColor="text1"/>
        </w:rPr>
      </w:pPr>
      <w:bookmarkStart w:id="203" w:name="_Toc180081528"/>
      <w:proofErr w:type="spellStart"/>
      <w:r w:rsidRPr="00246241">
        <w:rPr>
          <w:color w:val="000000" w:themeColor="text1"/>
        </w:rPr>
        <w:t>Sn</w:t>
      </w:r>
      <w:r w:rsidR="006F7D67">
        <w:rPr>
          <w:color w:val="000000" w:themeColor="text1"/>
        </w:rPr>
        <w:t>ark</w:t>
      </w:r>
      <w:r w:rsidRPr="00246241">
        <w:rPr>
          <w:color w:val="000000" w:themeColor="text1"/>
        </w:rPr>
        <w:t>JS</w:t>
      </w:r>
      <w:bookmarkEnd w:id="203"/>
      <w:proofErr w:type="spellEnd"/>
      <w:r w:rsidRPr="00246241">
        <w:rPr>
          <w:color w:val="000000" w:themeColor="text1"/>
        </w:rPr>
        <w:t xml:space="preserve"> </w:t>
      </w:r>
    </w:p>
    <w:p w14:paraId="5F0B3E4F" w14:textId="77777777" w:rsidR="00C25037" w:rsidRDefault="00C25037" w:rsidP="00C25037">
      <w:pPr>
        <w:keepNext/>
      </w:pPr>
      <w:r>
        <w:rPr>
          <w:noProof/>
        </w:rPr>
        <w:drawing>
          <wp:inline distT="0" distB="0" distL="0" distR="0" wp14:anchorId="4943A917" wp14:editId="6F2C1A4E">
            <wp:extent cx="3746500" cy="431800"/>
            <wp:effectExtent l="0" t="0" r="0" b="0"/>
            <wp:docPr id="4752150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15003" name="Picture 475215003"/>
                    <pic:cNvPicPr/>
                  </pic:nvPicPr>
                  <pic:blipFill>
                    <a:blip r:embed="rId34">
                      <a:extLst>
                        <a:ext uri="{28A0092B-C50C-407E-A947-70E740481C1C}">
                          <a14:useLocalDpi xmlns:a14="http://schemas.microsoft.com/office/drawing/2010/main" val="0"/>
                        </a:ext>
                      </a:extLst>
                    </a:blip>
                    <a:stretch>
                      <a:fillRect/>
                    </a:stretch>
                  </pic:blipFill>
                  <pic:spPr>
                    <a:xfrm>
                      <a:off x="0" y="0"/>
                      <a:ext cx="3746500" cy="431800"/>
                    </a:xfrm>
                    <a:prstGeom prst="rect">
                      <a:avLst/>
                    </a:prstGeom>
                  </pic:spPr>
                </pic:pic>
              </a:graphicData>
            </a:graphic>
          </wp:inline>
        </w:drawing>
      </w:r>
    </w:p>
    <w:p w14:paraId="65235E35" w14:textId="31B52D63" w:rsidR="00C670BE" w:rsidRPr="00C670BE" w:rsidRDefault="00C25037" w:rsidP="009A65D4">
      <w:pPr>
        <w:pStyle w:val="Caption"/>
      </w:pPr>
      <w:bookmarkStart w:id="204" w:name="_Toc180069208"/>
      <w:bookmarkStart w:id="205" w:name="_Toc180081094"/>
      <w:bookmarkStart w:id="206" w:name="_Toc180083879"/>
      <w:r>
        <w:t xml:space="preserve">Figure </w:t>
      </w:r>
      <w:fldSimple w:instr=" SEQ Figure \* ARABIC ">
        <w:r>
          <w:rPr>
            <w:noProof/>
          </w:rPr>
          <w:t>18</w:t>
        </w:r>
      </w:fldSimple>
      <w:r w:rsidRPr="00C32CC0">
        <w:t>. Require JavaScript functionality to include a module in the code.</w:t>
      </w:r>
      <w:bookmarkEnd w:id="204"/>
      <w:bookmarkEnd w:id="205"/>
      <w:bookmarkEnd w:id="206"/>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7EF5CAE6" w:rsidR="00457EC6" w:rsidRDefault="00AD1286" w:rsidP="00AD1286">
      <w:pPr>
        <w:pStyle w:val="Caption"/>
      </w:pPr>
      <w:bookmarkStart w:id="207" w:name="_Ref179132311"/>
      <w:bookmarkStart w:id="208" w:name="_Toc179535077"/>
      <w:bookmarkStart w:id="209" w:name="_Toc179998860"/>
      <w:bookmarkStart w:id="210" w:name="_Toc180009192"/>
      <w:bookmarkStart w:id="211" w:name="_Toc180009826"/>
      <w:bookmarkStart w:id="212" w:name="_Toc180011746"/>
      <w:bookmarkStart w:id="213" w:name="_Toc180069209"/>
      <w:bookmarkStart w:id="214" w:name="_Toc180081095"/>
      <w:bookmarkStart w:id="215" w:name="_Toc180083880"/>
      <w:r>
        <w:t xml:space="preserve">Figure </w:t>
      </w:r>
      <w:fldSimple w:instr=" SEQ Figure \* ARABIC ">
        <w:r w:rsidR="00C25037">
          <w:rPr>
            <w:noProof/>
          </w:rPr>
          <w:t>19</w:t>
        </w:r>
      </w:fldSimple>
      <w:bookmarkEnd w:id="207"/>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208"/>
      <w:bookmarkEnd w:id="209"/>
      <w:bookmarkEnd w:id="210"/>
      <w:bookmarkEnd w:id="211"/>
      <w:bookmarkEnd w:id="212"/>
      <w:bookmarkEnd w:id="213"/>
      <w:bookmarkEnd w:id="214"/>
      <w:bookmarkEnd w:id="215"/>
    </w:p>
    <w:p w14:paraId="6D3A722B" w14:textId="77777777" w:rsidR="009A65D4" w:rsidRPr="009A65D4" w:rsidRDefault="009A65D4" w:rsidP="009A65D4"/>
    <w:p w14:paraId="0B610D63" w14:textId="387D7773" w:rsidR="00246241" w:rsidRPr="00BC6BE9" w:rsidRDefault="00246241" w:rsidP="00246241">
      <w:pPr>
        <w:pStyle w:val="Heading2"/>
        <w:numPr>
          <w:ilvl w:val="1"/>
          <w:numId w:val="6"/>
        </w:numPr>
        <w:rPr>
          <w:color w:val="000000" w:themeColor="text1"/>
        </w:rPr>
      </w:pPr>
      <w:bookmarkStart w:id="216" w:name="_Toc180081529"/>
      <w:r w:rsidRPr="00246241">
        <w:rPr>
          <w:color w:val="000000" w:themeColor="text1"/>
        </w:rPr>
        <w:lastRenderedPageBreak/>
        <w:t>Smart contracts</w:t>
      </w:r>
      <w:bookmarkEnd w:id="216"/>
    </w:p>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5F345146" w:rsidR="00DE5C43" w:rsidRDefault="00DE5C43" w:rsidP="00DE5C43">
      <w:pPr>
        <w:pStyle w:val="Caption"/>
      </w:pPr>
      <w:bookmarkStart w:id="217" w:name="_Ref179132530"/>
      <w:bookmarkStart w:id="218" w:name="_Toc179535078"/>
      <w:bookmarkStart w:id="219" w:name="_Toc179998861"/>
      <w:bookmarkStart w:id="220" w:name="_Toc180009193"/>
      <w:bookmarkStart w:id="221" w:name="_Toc180009827"/>
      <w:bookmarkStart w:id="222" w:name="_Toc180011747"/>
      <w:bookmarkStart w:id="223" w:name="_Toc180069210"/>
      <w:bookmarkStart w:id="224" w:name="_Toc180081096"/>
      <w:bookmarkStart w:id="225" w:name="_Toc180083881"/>
      <w:r>
        <w:t xml:space="preserve">Figure </w:t>
      </w:r>
      <w:fldSimple w:instr=" SEQ Figure \* ARABIC ">
        <w:r w:rsidR="00C25037">
          <w:rPr>
            <w:noProof/>
          </w:rPr>
          <w:t>20</w:t>
        </w:r>
      </w:fldSimple>
      <w:bookmarkEnd w:id="217"/>
      <w:r>
        <w:t xml:space="preserve">. Energy smart contract </w:t>
      </w:r>
      <w:proofErr w:type="spellStart"/>
      <w:r>
        <w:t>CreateAsset</w:t>
      </w:r>
      <w:proofErr w:type="spellEnd"/>
      <w:r>
        <w:t xml:space="preserve"> defines the apartment structure.</w:t>
      </w:r>
      <w:bookmarkEnd w:id="218"/>
      <w:bookmarkEnd w:id="219"/>
      <w:bookmarkEnd w:id="220"/>
      <w:bookmarkEnd w:id="221"/>
      <w:bookmarkEnd w:id="222"/>
      <w:bookmarkEnd w:id="223"/>
      <w:bookmarkEnd w:id="224"/>
      <w:bookmarkEnd w:id="225"/>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561F5B45" w:rsidR="009E11A1" w:rsidRDefault="009E11A1" w:rsidP="009E11A1">
      <w:pPr>
        <w:pStyle w:val="Caption"/>
      </w:pPr>
      <w:bookmarkStart w:id="226" w:name="_Ref179132702"/>
      <w:bookmarkStart w:id="227" w:name="_Toc179535079"/>
      <w:bookmarkStart w:id="228" w:name="_Toc179998862"/>
      <w:bookmarkStart w:id="229" w:name="_Toc180009194"/>
      <w:bookmarkStart w:id="230" w:name="_Toc180009828"/>
      <w:bookmarkStart w:id="231" w:name="_Toc180011748"/>
      <w:bookmarkStart w:id="232" w:name="_Toc180069211"/>
      <w:bookmarkStart w:id="233" w:name="_Toc180081097"/>
      <w:bookmarkStart w:id="234" w:name="_Toc180083882"/>
      <w:r>
        <w:t xml:space="preserve">Figure </w:t>
      </w:r>
      <w:fldSimple w:instr=" SEQ Figure \* ARABIC ">
        <w:r w:rsidR="00C25037">
          <w:rPr>
            <w:noProof/>
          </w:rPr>
          <w:t>21</w:t>
        </w:r>
      </w:fldSimple>
      <w:bookmarkEnd w:id="226"/>
      <w:r>
        <w:t xml:space="preserve">. Apartment smart contract function </w:t>
      </w:r>
      <w:proofErr w:type="spellStart"/>
      <w:r>
        <w:t>QueryEnergyUsage</w:t>
      </w:r>
      <w:proofErr w:type="spellEnd"/>
      <w:r>
        <w:t xml:space="preserve"> returns the energy used in each apartment.</w:t>
      </w:r>
      <w:bookmarkEnd w:id="227"/>
      <w:bookmarkEnd w:id="228"/>
      <w:bookmarkEnd w:id="229"/>
      <w:bookmarkEnd w:id="230"/>
      <w:bookmarkEnd w:id="231"/>
      <w:bookmarkEnd w:id="232"/>
      <w:bookmarkEnd w:id="233"/>
      <w:bookmarkEnd w:id="234"/>
    </w:p>
    <w:p w14:paraId="3FF0019B" w14:textId="77777777" w:rsidR="004061A2" w:rsidRDefault="004061A2" w:rsidP="004061A2">
      <w:pPr>
        <w:pStyle w:val="Caption"/>
        <w:keepNext/>
      </w:pPr>
      <w:r>
        <w:rPr>
          <w:rFonts w:ascii="Calibri" w:eastAsia="Calibri" w:hAnsi="Calibri" w:cs="Calibri"/>
          <w:bCs/>
          <w:noProof/>
          <w:lang w:val="en-GB"/>
        </w:rPr>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A804CFA" w:rsidR="004061A2" w:rsidRDefault="004061A2" w:rsidP="004061A2">
      <w:pPr>
        <w:pStyle w:val="Caption"/>
      </w:pPr>
      <w:bookmarkStart w:id="235" w:name="_Ref179300177"/>
      <w:bookmarkStart w:id="236" w:name="_Toc179535080"/>
      <w:bookmarkStart w:id="237" w:name="_Toc179998863"/>
      <w:bookmarkStart w:id="238" w:name="_Toc180009195"/>
      <w:bookmarkStart w:id="239" w:name="_Toc180009829"/>
      <w:bookmarkStart w:id="240" w:name="_Toc180011749"/>
      <w:bookmarkStart w:id="241" w:name="_Toc180069212"/>
      <w:bookmarkStart w:id="242" w:name="_Toc180081098"/>
      <w:bookmarkStart w:id="243" w:name="_Toc180083883"/>
      <w:r>
        <w:t xml:space="preserve">Figure </w:t>
      </w:r>
      <w:fldSimple w:instr=" SEQ Figure \* ARABIC ">
        <w:r w:rsidR="00C25037">
          <w:rPr>
            <w:noProof/>
          </w:rPr>
          <w:t>22</w:t>
        </w:r>
      </w:fldSimple>
      <w:bookmarkEnd w:id="235"/>
      <w:r>
        <w:t>.</w:t>
      </w:r>
      <w:r w:rsidRPr="00CF00C6">
        <w:t xml:space="preserve"> </w:t>
      </w:r>
      <w:proofErr w:type="spellStart"/>
      <w:r w:rsidRPr="00CF00C6">
        <w:t>CreateAsset</w:t>
      </w:r>
      <w:proofErr w:type="spellEnd"/>
      <w:r w:rsidRPr="00CF00C6">
        <w:t xml:space="preserve"> function in Energy smart contract</w:t>
      </w:r>
      <w:r>
        <w:t>.</w:t>
      </w:r>
      <w:bookmarkEnd w:id="236"/>
      <w:bookmarkEnd w:id="237"/>
      <w:bookmarkEnd w:id="238"/>
      <w:bookmarkEnd w:id="239"/>
      <w:bookmarkEnd w:id="240"/>
      <w:bookmarkEnd w:id="241"/>
      <w:bookmarkEnd w:id="242"/>
      <w:bookmarkEnd w:id="243"/>
    </w:p>
    <w:p w14:paraId="38371645" w14:textId="77777777" w:rsidR="007B4CE9" w:rsidRDefault="007B4CE9" w:rsidP="007B4CE9">
      <w:pPr>
        <w:keepNext/>
      </w:pPr>
      <w:r>
        <w:rPr>
          <w:rFonts w:ascii="Calibri" w:eastAsia="Calibri" w:hAnsi="Calibri" w:cs="Calibri"/>
          <w:bCs/>
          <w:noProof/>
          <w:lang w:val="en-GB"/>
        </w:rPr>
        <w:lastRenderedPageBreak/>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65D274AB" w:rsidR="007B4CE9" w:rsidRDefault="007B4CE9" w:rsidP="007B4CE9">
      <w:pPr>
        <w:pStyle w:val="Caption"/>
      </w:pPr>
      <w:bookmarkStart w:id="244" w:name="_Ref179300436"/>
      <w:bookmarkStart w:id="245" w:name="_Toc179535081"/>
      <w:bookmarkStart w:id="246" w:name="_Toc179998864"/>
      <w:bookmarkStart w:id="247" w:name="_Toc180009196"/>
      <w:bookmarkStart w:id="248" w:name="_Toc180009830"/>
      <w:bookmarkStart w:id="249" w:name="_Toc180011750"/>
      <w:bookmarkStart w:id="250" w:name="_Toc180069213"/>
      <w:bookmarkStart w:id="251" w:name="_Toc180081099"/>
      <w:bookmarkStart w:id="252" w:name="_Toc180083884"/>
      <w:r>
        <w:t xml:space="preserve">Figure </w:t>
      </w:r>
      <w:fldSimple w:instr=" SEQ Figure \* ARABIC ">
        <w:r w:rsidR="00C25037">
          <w:rPr>
            <w:noProof/>
          </w:rPr>
          <w:t>23</w:t>
        </w:r>
      </w:fldSimple>
      <w:bookmarkEnd w:id="244"/>
      <w:r>
        <w:t xml:space="preserve">. </w:t>
      </w:r>
      <w:proofErr w:type="spellStart"/>
      <w:r>
        <w:t>GetEnergyUsage</w:t>
      </w:r>
      <w:proofErr w:type="spellEnd"/>
      <w:r>
        <w:t xml:space="preserve"> in energy smart contract.</w:t>
      </w:r>
      <w:bookmarkEnd w:id="245"/>
      <w:bookmarkEnd w:id="246"/>
      <w:bookmarkEnd w:id="247"/>
      <w:bookmarkEnd w:id="248"/>
      <w:bookmarkEnd w:id="249"/>
      <w:bookmarkEnd w:id="250"/>
      <w:bookmarkEnd w:id="251"/>
      <w:bookmarkEnd w:id="252"/>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7E4EBBCC" w:rsidR="007B514C" w:rsidRDefault="007B514C" w:rsidP="007B514C">
      <w:pPr>
        <w:pStyle w:val="Caption"/>
      </w:pPr>
      <w:bookmarkStart w:id="253" w:name="_Ref179357773"/>
      <w:bookmarkStart w:id="254" w:name="_Toc179535082"/>
      <w:bookmarkStart w:id="255" w:name="_Toc179998865"/>
      <w:bookmarkStart w:id="256" w:name="_Toc180009197"/>
      <w:bookmarkStart w:id="257" w:name="_Toc180009831"/>
      <w:bookmarkStart w:id="258" w:name="_Toc180011751"/>
      <w:bookmarkStart w:id="259" w:name="_Toc180069214"/>
      <w:bookmarkStart w:id="260" w:name="_Toc180081100"/>
      <w:bookmarkStart w:id="261" w:name="_Toc180083885"/>
      <w:r>
        <w:t xml:space="preserve">Figure </w:t>
      </w:r>
      <w:fldSimple w:instr=" SEQ Figure \* ARABIC ">
        <w:r w:rsidR="00C25037">
          <w:rPr>
            <w:noProof/>
          </w:rPr>
          <w:t>24</w:t>
        </w:r>
      </w:fldSimple>
      <w:bookmarkEnd w:id="253"/>
      <w:r>
        <w:t xml:space="preserve">. </w:t>
      </w:r>
      <w:proofErr w:type="spellStart"/>
      <w:r>
        <w:t>VerifyPlonk</w:t>
      </w:r>
      <w:proofErr w:type="spellEnd"/>
      <w:r>
        <w:t xml:space="preserve"> function code.</w:t>
      </w:r>
      <w:bookmarkEnd w:id="254"/>
      <w:bookmarkEnd w:id="255"/>
      <w:bookmarkEnd w:id="256"/>
      <w:bookmarkEnd w:id="257"/>
      <w:bookmarkEnd w:id="258"/>
      <w:bookmarkEnd w:id="259"/>
      <w:bookmarkEnd w:id="260"/>
      <w:bookmarkEnd w:id="261"/>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23DF0055" w:rsidR="007B514C" w:rsidRDefault="007B514C" w:rsidP="007B514C">
      <w:pPr>
        <w:pStyle w:val="Caption"/>
      </w:pPr>
      <w:bookmarkStart w:id="262" w:name="_Ref179357866"/>
      <w:bookmarkStart w:id="263" w:name="_Toc179535083"/>
      <w:bookmarkStart w:id="264" w:name="_Toc179998866"/>
      <w:bookmarkStart w:id="265" w:name="_Toc180009198"/>
      <w:bookmarkStart w:id="266" w:name="_Toc180009832"/>
      <w:bookmarkStart w:id="267" w:name="_Toc180011752"/>
      <w:bookmarkStart w:id="268" w:name="_Toc180069215"/>
      <w:bookmarkStart w:id="269" w:name="_Toc180081101"/>
      <w:bookmarkStart w:id="270" w:name="_Toc180083886"/>
      <w:r>
        <w:t xml:space="preserve">Figure </w:t>
      </w:r>
      <w:fldSimple w:instr=" SEQ Figure \* ARABIC ">
        <w:r w:rsidR="00C25037">
          <w:rPr>
            <w:noProof/>
          </w:rPr>
          <w:t>25</w:t>
        </w:r>
      </w:fldSimple>
      <w:bookmarkEnd w:id="262"/>
      <w:r>
        <w:t>. VerifyGroth16 function code.</w:t>
      </w:r>
      <w:bookmarkEnd w:id="263"/>
      <w:bookmarkEnd w:id="264"/>
      <w:bookmarkEnd w:id="265"/>
      <w:bookmarkEnd w:id="266"/>
      <w:bookmarkEnd w:id="267"/>
      <w:bookmarkEnd w:id="268"/>
      <w:bookmarkEnd w:id="269"/>
      <w:bookmarkEnd w:id="270"/>
    </w:p>
    <w:p w14:paraId="405CE5B9" w14:textId="77777777" w:rsidR="00170DD4" w:rsidRDefault="00170DD4" w:rsidP="00170DD4">
      <w:pPr>
        <w:keepNext/>
      </w:pPr>
      <w:r>
        <w:rPr>
          <w:noProof/>
        </w:rPr>
        <w:drawing>
          <wp:inline distT="0" distB="0" distL="0" distR="0" wp14:anchorId="6B229421" wp14:editId="38D03132">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2C29C56F" w:rsidR="006A47B4" w:rsidRPr="00A56D4E" w:rsidRDefault="00170DD4" w:rsidP="00A56D4E">
      <w:pPr>
        <w:pStyle w:val="Caption"/>
      </w:pPr>
      <w:bookmarkStart w:id="271" w:name="_Ref179357965"/>
      <w:bookmarkStart w:id="272" w:name="_Toc179535084"/>
      <w:bookmarkStart w:id="273" w:name="_Toc179998867"/>
      <w:bookmarkStart w:id="274" w:name="_Toc180009199"/>
      <w:bookmarkStart w:id="275" w:name="_Toc180009833"/>
      <w:bookmarkStart w:id="276" w:name="_Toc180011753"/>
      <w:bookmarkStart w:id="277" w:name="_Toc180069216"/>
      <w:bookmarkStart w:id="278" w:name="_Toc180081102"/>
      <w:bookmarkStart w:id="279" w:name="_Toc180083887"/>
      <w:r>
        <w:t xml:space="preserve">Figure </w:t>
      </w:r>
      <w:fldSimple w:instr=" SEQ Figure \* ARABIC ">
        <w:r w:rsidR="00C25037">
          <w:rPr>
            <w:noProof/>
          </w:rPr>
          <w:t>26</w:t>
        </w:r>
      </w:fldSimple>
      <w:bookmarkEnd w:id="271"/>
      <w:r>
        <w:t xml:space="preserve">. </w:t>
      </w:r>
      <w:proofErr w:type="spellStart"/>
      <w:r>
        <w:t>VerifyFflonk</w:t>
      </w:r>
      <w:proofErr w:type="spellEnd"/>
      <w:r>
        <w:t xml:space="preserve"> function code.</w:t>
      </w:r>
      <w:bookmarkEnd w:id="272"/>
      <w:bookmarkEnd w:id="273"/>
      <w:bookmarkEnd w:id="274"/>
      <w:bookmarkEnd w:id="275"/>
      <w:bookmarkEnd w:id="276"/>
      <w:bookmarkEnd w:id="277"/>
      <w:bookmarkEnd w:id="278"/>
      <w:bookmarkEnd w:id="279"/>
      <w:r w:rsidR="006A47B4">
        <w:rPr>
          <w:color w:val="000000" w:themeColor="text1"/>
        </w:rPr>
        <w:br w:type="page"/>
      </w:r>
    </w:p>
    <w:p w14:paraId="3BD3404F" w14:textId="07D183D0" w:rsidR="00246241" w:rsidRPr="009640DF" w:rsidRDefault="00246241" w:rsidP="00246241">
      <w:pPr>
        <w:pStyle w:val="Heading2"/>
        <w:numPr>
          <w:ilvl w:val="1"/>
          <w:numId w:val="6"/>
        </w:numPr>
        <w:rPr>
          <w:color w:val="000000" w:themeColor="text1"/>
        </w:rPr>
      </w:pPr>
      <w:bookmarkStart w:id="280" w:name="_Toc180081530"/>
      <w:r w:rsidRPr="00246241">
        <w:rPr>
          <w:color w:val="000000" w:themeColor="text1"/>
        </w:rPr>
        <w:lastRenderedPageBreak/>
        <w:t>Node applications</w:t>
      </w:r>
      <w:bookmarkEnd w:id="280"/>
    </w:p>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0658D15" w:rsidR="00200A55" w:rsidRDefault="00200A55" w:rsidP="00200A55">
      <w:pPr>
        <w:pStyle w:val="Caption"/>
      </w:pPr>
      <w:bookmarkStart w:id="281" w:name="_Ref179361096"/>
      <w:bookmarkStart w:id="282" w:name="_Toc179535085"/>
      <w:bookmarkStart w:id="283" w:name="_Toc179998868"/>
      <w:bookmarkStart w:id="284" w:name="_Toc180009200"/>
      <w:bookmarkStart w:id="285" w:name="_Toc180009834"/>
      <w:bookmarkStart w:id="286" w:name="_Toc180011754"/>
      <w:bookmarkStart w:id="287" w:name="_Toc180069217"/>
      <w:bookmarkStart w:id="288" w:name="_Toc180081103"/>
      <w:bookmarkStart w:id="289" w:name="_Toc180083888"/>
      <w:r>
        <w:t xml:space="preserve">Figure </w:t>
      </w:r>
      <w:fldSimple w:instr=" SEQ Figure \* ARABIC ">
        <w:r w:rsidR="00C25037">
          <w:rPr>
            <w:noProof/>
          </w:rPr>
          <w:t>27</w:t>
        </w:r>
      </w:fldSimple>
      <w:bookmarkEnd w:id="281"/>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282"/>
      <w:bookmarkEnd w:id="283"/>
      <w:bookmarkEnd w:id="284"/>
      <w:bookmarkEnd w:id="285"/>
      <w:bookmarkEnd w:id="286"/>
      <w:bookmarkEnd w:id="287"/>
      <w:bookmarkEnd w:id="288"/>
      <w:bookmarkEnd w:id="289"/>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1E30191E" w:rsidR="00C735EC" w:rsidRDefault="00C735EC" w:rsidP="00C735EC">
      <w:pPr>
        <w:pStyle w:val="Caption"/>
      </w:pPr>
      <w:bookmarkStart w:id="290" w:name="_Ref179361682"/>
      <w:bookmarkStart w:id="291" w:name="_Toc179535086"/>
      <w:bookmarkStart w:id="292" w:name="_Toc179998869"/>
      <w:bookmarkStart w:id="293" w:name="_Toc180009201"/>
      <w:bookmarkStart w:id="294" w:name="_Toc180009835"/>
      <w:bookmarkStart w:id="295" w:name="_Toc180011755"/>
      <w:bookmarkStart w:id="296" w:name="_Toc180069218"/>
      <w:bookmarkStart w:id="297" w:name="_Toc180081104"/>
      <w:bookmarkStart w:id="298" w:name="_Toc180083889"/>
      <w:r>
        <w:t xml:space="preserve">Figure </w:t>
      </w:r>
      <w:fldSimple w:instr=" SEQ Figure \* ARABIC ">
        <w:r w:rsidR="00C25037">
          <w:rPr>
            <w:noProof/>
          </w:rPr>
          <w:t>28</w:t>
        </w:r>
      </w:fldSimple>
      <w:bookmarkEnd w:id="290"/>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291"/>
      <w:bookmarkEnd w:id="292"/>
      <w:bookmarkEnd w:id="293"/>
      <w:bookmarkEnd w:id="294"/>
      <w:bookmarkEnd w:id="295"/>
      <w:bookmarkEnd w:id="296"/>
      <w:bookmarkEnd w:id="297"/>
      <w:bookmarkEnd w:id="298"/>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138D3252" w:rsidR="009C52F9" w:rsidRDefault="009C52F9" w:rsidP="009C52F9">
      <w:pPr>
        <w:pStyle w:val="Caption"/>
      </w:pPr>
      <w:bookmarkStart w:id="299" w:name="_Ref179362149"/>
      <w:bookmarkStart w:id="300" w:name="_Toc179535087"/>
      <w:bookmarkStart w:id="301" w:name="_Toc179998870"/>
      <w:bookmarkStart w:id="302" w:name="_Toc180009202"/>
      <w:bookmarkStart w:id="303" w:name="_Toc180009836"/>
      <w:bookmarkStart w:id="304" w:name="_Toc180011756"/>
      <w:bookmarkStart w:id="305" w:name="_Toc180069219"/>
      <w:bookmarkStart w:id="306" w:name="_Toc180081105"/>
      <w:bookmarkStart w:id="307" w:name="_Toc180083890"/>
      <w:r>
        <w:t xml:space="preserve">Figure </w:t>
      </w:r>
      <w:fldSimple w:instr=" SEQ Figure \* ARABIC ">
        <w:r w:rsidR="00C25037">
          <w:rPr>
            <w:noProof/>
          </w:rPr>
          <w:t>29</w:t>
        </w:r>
      </w:fldSimple>
      <w:bookmarkEnd w:id="299"/>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300"/>
      <w:bookmarkEnd w:id="301"/>
      <w:bookmarkEnd w:id="302"/>
      <w:bookmarkEnd w:id="303"/>
      <w:bookmarkEnd w:id="304"/>
      <w:bookmarkEnd w:id="305"/>
      <w:bookmarkEnd w:id="306"/>
      <w:bookmarkEnd w:id="307"/>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00A01985" w:rsidR="009C52F9" w:rsidRDefault="007E592D" w:rsidP="007E592D">
      <w:pPr>
        <w:pStyle w:val="Caption"/>
      </w:pPr>
      <w:bookmarkStart w:id="308" w:name="_Ref179362164"/>
      <w:bookmarkStart w:id="309" w:name="_Toc179535088"/>
      <w:bookmarkStart w:id="310" w:name="_Toc179998871"/>
      <w:bookmarkStart w:id="311" w:name="_Toc180009203"/>
      <w:bookmarkStart w:id="312" w:name="_Toc180009837"/>
      <w:bookmarkStart w:id="313" w:name="_Toc180011757"/>
      <w:bookmarkStart w:id="314" w:name="_Toc180069220"/>
      <w:bookmarkStart w:id="315" w:name="_Toc180081106"/>
      <w:bookmarkStart w:id="316" w:name="_Toc180083891"/>
      <w:r>
        <w:t xml:space="preserve">Figure </w:t>
      </w:r>
      <w:fldSimple w:instr=" SEQ Figure \* ARABIC ">
        <w:r w:rsidR="00C25037">
          <w:rPr>
            <w:noProof/>
          </w:rPr>
          <w:t>30</w:t>
        </w:r>
      </w:fldSimple>
      <w:bookmarkEnd w:id="308"/>
      <w:r>
        <w:t>.</w:t>
      </w:r>
      <w:r w:rsidR="00BD3FA8">
        <w:t xml:space="preserve"> Energy NodeJS application</w:t>
      </w:r>
      <w:r>
        <w:t xml:space="preserve"> </w:t>
      </w:r>
      <w:proofErr w:type="spellStart"/>
      <w:r>
        <w:t>oracleUpdateAsset</w:t>
      </w:r>
      <w:proofErr w:type="spellEnd"/>
      <w:r w:rsidR="00BD3FA8">
        <w:t xml:space="preserve"> function.</w:t>
      </w:r>
      <w:bookmarkEnd w:id="309"/>
      <w:bookmarkEnd w:id="310"/>
      <w:bookmarkEnd w:id="311"/>
      <w:bookmarkEnd w:id="312"/>
      <w:bookmarkEnd w:id="313"/>
      <w:bookmarkEnd w:id="314"/>
      <w:bookmarkEnd w:id="315"/>
      <w:bookmarkEnd w:id="316"/>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663E744B" w:rsidR="00BD3FA8" w:rsidRDefault="00BD3FA8" w:rsidP="00BD3FA8">
      <w:pPr>
        <w:pStyle w:val="Caption"/>
      </w:pPr>
      <w:bookmarkStart w:id="317" w:name="_Ref179362376"/>
      <w:bookmarkStart w:id="318" w:name="_Toc179535089"/>
      <w:bookmarkStart w:id="319" w:name="_Toc179998872"/>
      <w:bookmarkStart w:id="320" w:name="_Toc180009204"/>
      <w:bookmarkStart w:id="321" w:name="_Toc180009838"/>
      <w:bookmarkStart w:id="322" w:name="_Toc180011758"/>
      <w:bookmarkStart w:id="323" w:name="_Toc180069221"/>
      <w:bookmarkStart w:id="324" w:name="_Toc180081107"/>
      <w:bookmarkStart w:id="325" w:name="_Toc180083892"/>
      <w:r>
        <w:t xml:space="preserve">Figure </w:t>
      </w:r>
      <w:fldSimple w:instr=" SEQ Figure \* ARABIC ">
        <w:r w:rsidR="00C25037">
          <w:rPr>
            <w:noProof/>
          </w:rPr>
          <w:t>31</w:t>
        </w:r>
      </w:fldSimple>
      <w:bookmarkEnd w:id="317"/>
      <w:r>
        <w:t xml:space="preserve">. Energy NodeJS application </w:t>
      </w:r>
      <w:proofErr w:type="spellStart"/>
      <w:r>
        <w:t>CallOracle</w:t>
      </w:r>
      <w:proofErr w:type="spellEnd"/>
      <w:r>
        <w:t xml:space="preserve"> function.</w:t>
      </w:r>
      <w:bookmarkEnd w:id="318"/>
      <w:bookmarkEnd w:id="319"/>
      <w:bookmarkEnd w:id="320"/>
      <w:bookmarkEnd w:id="321"/>
      <w:bookmarkEnd w:id="322"/>
      <w:bookmarkEnd w:id="323"/>
      <w:bookmarkEnd w:id="324"/>
      <w:bookmarkEnd w:id="325"/>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2B8FD572" w:rsidR="00E65621" w:rsidRDefault="00E65621" w:rsidP="00E65621">
      <w:pPr>
        <w:pStyle w:val="Caption"/>
      </w:pPr>
      <w:bookmarkStart w:id="326" w:name="_Ref179362963"/>
      <w:bookmarkStart w:id="327" w:name="_Toc179535090"/>
      <w:bookmarkStart w:id="328" w:name="_Toc179998873"/>
      <w:bookmarkStart w:id="329" w:name="_Toc180009205"/>
      <w:bookmarkStart w:id="330" w:name="_Toc180009839"/>
      <w:bookmarkStart w:id="331" w:name="_Toc180011759"/>
      <w:bookmarkStart w:id="332" w:name="_Toc180069222"/>
      <w:bookmarkStart w:id="333" w:name="_Toc180081108"/>
      <w:bookmarkStart w:id="334" w:name="_Toc180083893"/>
      <w:r>
        <w:t xml:space="preserve">Figure </w:t>
      </w:r>
      <w:fldSimple w:instr=" SEQ Figure \* ARABIC ">
        <w:r w:rsidR="00C25037">
          <w:rPr>
            <w:noProof/>
          </w:rPr>
          <w:t>32</w:t>
        </w:r>
      </w:fldSimple>
      <w:bookmarkEnd w:id="326"/>
      <w:r>
        <w:t xml:space="preserve">. Energy smart contract </w:t>
      </w:r>
      <w:proofErr w:type="spellStart"/>
      <w:r>
        <w:t>OracleUpdateAsset</w:t>
      </w:r>
      <w:proofErr w:type="spellEnd"/>
      <w:r>
        <w:t xml:space="preserve"> function.</w:t>
      </w:r>
      <w:bookmarkEnd w:id="327"/>
      <w:bookmarkEnd w:id="328"/>
      <w:bookmarkEnd w:id="329"/>
      <w:bookmarkEnd w:id="330"/>
      <w:bookmarkEnd w:id="331"/>
      <w:bookmarkEnd w:id="332"/>
      <w:bookmarkEnd w:id="333"/>
      <w:bookmarkEnd w:id="334"/>
    </w:p>
    <w:p w14:paraId="25F07F3B" w14:textId="70F098C5" w:rsidR="0027750B" w:rsidRPr="009640DF" w:rsidRDefault="0043408A" w:rsidP="0027750B">
      <w:pPr>
        <w:pStyle w:val="Heading2"/>
        <w:numPr>
          <w:ilvl w:val="1"/>
          <w:numId w:val="6"/>
        </w:numPr>
        <w:rPr>
          <w:color w:val="000000" w:themeColor="text1"/>
        </w:rPr>
      </w:pPr>
      <w:bookmarkStart w:id="335" w:name="_Toc180081531"/>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335"/>
    </w:p>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951CB0B" w:rsidR="006C5F77" w:rsidRDefault="006C5F77" w:rsidP="006C5F77">
      <w:pPr>
        <w:pStyle w:val="Caption"/>
      </w:pPr>
      <w:bookmarkStart w:id="336" w:name="_Ref179363199"/>
      <w:bookmarkStart w:id="337" w:name="_Toc179535091"/>
      <w:bookmarkStart w:id="338" w:name="_Toc179998874"/>
      <w:bookmarkStart w:id="339" w:name="_Toc180009206"/>
      <w:bookmarkStart w:id="340" w:name="_Toc180009840"/>
      <w:bookmarkStart w:id="341" w:name="_Toc180011760"/>
      <w:bookmarkStart w:id="342" w:name="_Toc180069223"/>
      <w:bookmarkStart w:id="343" w:name="_Toc180081109"/>
      <w:bookmarkStart w:id="344" w:name="_Toc180083894"/>
      <w:r>
        <w:t xml:space="preserve">Figure </w:t>
      </w:r>
      <w:fldSimple w:instr=" SEQ Figure \* ARABIC ">
        <w:r w:rsidR="00C25037">
          <w:rPr>
            <w:noProof/>
          </w:rPr>
          <w:t>33</w:t>
        </w:r>
      </w:fldSimple>
      <w:bookmarkEnd w:id="336"/>
      <w:r>
        <w:t xml:space="preserve">. Apartment smart contract </w:t>
      </w:r>
      <w:proofErr w:type="spellStart"/>
      <w:r>
        <w:t>CreateAsset</w:t>
      </w:r>
      <w:proofErr w:type="spellEnd"/>
      <w:r>
        <w:t xml:space="preserve"> function terminal output.</w:t>
      </w:r>
      <w:bookmarkEnd w:id="337"/>
      <w:bookmarkEnd w:id="338"/>
      <w:bookmarkEnd w:id="339"/>
      <w:bookmarkEnd w:id="340"/>
      <w:bookmarkEnd w:id="341"/>
      <w:bookmarkEnd w:id="342"/>
      <w:bookmarkEnd w:id="343"/>
      <w:bookmarkEnd w:id="344"/>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4712E501" w:rsidR="006C5F77" w:rsidRDefault="006C5F77" w:rsidP="006C5F77">
      <w:pPr>
        <w:pStyle w:val="Caption"/>
      </w:pPr>
      <w:bookmarkStart w:id="345" w:name="_Ref179363756"/>
      <w:bookmarkStart w:id="346" w:name="_Toc179535092"/>
      <w:bookmarkStart w:id="347" w:name="_Toc179998875"/>
      <w:bookmarkStart w:id="348" w:name="_Toc180009207"/>
      <w:bookmarkStart w:id="349" w:name="_Toc180009841"/>
      <w:bookmarkStart w:id="350" w:name="_Toc180011761"/>
      <w:bookmarkStart w:id="351" w:name="_Toc180069224"/>
      <w:bookmarkStart w:id="352" w:name="_Toc180081110"/>
      <w:bookmarkStart w:id="353" w:name="_Toc180083895"/>
      <w:r>
        <w:t xml:space="preserve">Figure </w:t>
      </w:r>
      <w:fldSimple w:instr=" SEQ Figure \* ARABIC ">
        <w:r w:rsidR="00C25037">
          <w:rPr>
            <w:noProof/>
          </w:rPr>
          <w:t>34</w:t>
        </w:r>
      </w:fldSimple>
      <w:bookmarkEnd w:id="345"/>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346"/>
      <w:bookmarkEnd w:id="347"/>
      <w:bookmarkEnd w:id="348"/>
      <w:bookmarkEnd w:id="349"/>
      <w:bookmarkEnd w:id="350"/>
      <w:bookmarkEnd w:id="351"/>
      <w:bookmarkEnd w:id="352"/>
      <w:bookmarkEnd w:id="353"/>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26BA6532" w:rsidR="00FA4B27" w:rsidRDefault="00FA4B27" w:rsidP="00FA4B27">
      <w:pPr>
        <w:pStyle w:val="Caption"/>
      </w:pPr>
      <w:bookmarkStart w:id="354" w:name="_Ref179364039"/>
      <w:bookmarkStart w:id="355" w:name="_Toc179535093"/>
      <w:bookmarkStart w:id="356" w:name="_Toc179998876"/>
      <w:bookmarkStart w:id="357" w:name="_Toc180009208"/>
      <w:bookmarkStart w:id="358" w:name="_Toc180009842"/>
      <w:bookmarkStart w:id="359" w:name="_Toc180011762"/>
      <w:bookmarkStart w:id="360" w:name="_Toc180069225"/>
      <w:bookmarkStart w:id="361" w:name="_Toc180081111"/>
      <w:bookmarkStart w:id="362" w:name="_Toc180083896"/>
      <w:r>
        <w:t xml:space="preserve">Figure </w:t>
      </w:r>
      <w:fldSimple w:instr=" SEQ Figure \* ARABIC ">
        <w:r w:rsidR="00C25037">
          <w:rPr>
            <w:noProof/>
          </w:rPr>
          <w:t>35</w:t>
        </w:r>
      </w:fldSimple>
      <w:bookmarkEnd w:id="354"/>
      <w:r>
        <w:t xml:space="preserve">. Energy smart contract </w:t>
      </w:r>
      <w:proofErr w:type="spellStart"/>
      <w:r>
        <w:t>UpdateAsset</w:t>
      </w:r>
      <w:proofErr w:type="spellEnd"/>
      <w:r>
        <w:t xml:space="preserve"> function output.</w:t>
      </w:r>
      <w:bookmarkEnd w:id="355"/>
      <w:bookmarkEnd w:id="356"/>
      <w:bookmarkEnd w:id="357"/>
      <w:bookmarkEnd w:id="358"/>
      <w:bookmarkEnd w:id="359"/>
      <w:bookmarkEnd w:id="360"/>
      <w:bookmarkEnd w:id="361"/>
      <w:bookmarkEnd w:id="362"/>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4459AC82" w:rsidR="00481F3F" w:rsidRDefault="00481F3F" w:rsidP="00481F3F">
      <w:pPr>
        <w:pStyle w:val="Caption"/>
      </w:pPr>
      <w:bookmarkStart w:id="363" w:name="_Ref179365323"/>
      <w:bookmarkStart w:id="364" w:name="_Toc179535094"/>
      <w:bookmarkStart w:id="365" w:name="_Toc179998877"/>
      <w:bookmarkStart w:id="366" w:name="_Toc180009209"/>
      <w:bookmarkStart w:id="367" w:name="_Toc180009843"/>
      <w:bookmarkStart w:id="368" w:name="_Toc180011763"/>
      <w:bookmarkStart w:id="369" w:name="_Toc180069226"/>
      <w:bookmarkStart w:id="370" w:name="_Toc180081112"/>
      <w:bookmarkStart w:id="371" w:name="_Toc180083897"/>
      <w:r>
        <w:t xml:space="preserve">Figure </w:t>
      </w:r>
      <w:fldSimple w:instr=" SEQ Figure \* ARABIC ">
        <w:r w:rsidR="00C25037">
          <w:rPr>
            <w:noProof/>
          </w:rPr>
          <w:t>36</w:t>
        </w:r>
      </w:fldSimple>
      <w:bookmarkEnd w:id="363"/>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364"/>
      <w:bookmarkEnd w:id="365"/>
      <w:bookmarkEnd w:id="366"/>
      <w:bookmarkEnd w:id="367"/>
      <w:bookmarkEnd w:id="368"/>
      <w:bookmarkEnd w:id="369"/>
      <w:bookmarkEnd w:id="370"/>
      <w:bookmarkEnd w:id="371"/>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65F8A040" w:rsidR="00481F3F" w:rsidRDefault="00481F3F" w:rsidP="00481F3F">
      <w:pPr>
        <w:pStyle w:val="Caption"/>
      </w:pPr>
      <w:bookmarkStart w:id="372" w:name="_Ref179365342"/>
      <w:bookmarkStart w:id="373" w:name="_Toc179535095"/>
      <w:bookmarkStart w:id="374" w:name="_Toc179998878"/>
      <w:bookmarkStart w:id="375" w:name="_Toc180009210"/>
      <w:bookmarkStart w:id="376" w:name="_Toc180009844"/>
      <w:bookmarkStart w:id="377" w:name="_Toc180011764"/>
      <w:bookmarkStart w:id="378" w:name="_Toc180069227"/>
      <w:bookmarkStart w:id="379" w:name="_Toc180081113"/>
      <w:bookmarkStart w:id="380" w:name="_Toc180083898"/>
      <w:r>
        <w:t xml:space="preserve">Figure </w:t>
      </w:r>
      <w:fldSimple w:instr=" SEQ Figure \* ARABIC ">
        <w:r w:rsidR="00C25037">
          <w:rPr>
            <w:noProof/>
          </w:rPr>
          <w:t>37</w:t>
        </w:r>
      </w:fldSimple>
      <w:bookmarkEnd w:id="372"/>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373"/>
      <w:bookmarkEnd w:id="374"/>
      <w:bookmarkEnd w:id="375"/>
      <w:bookmarkEnd w:id="376"/>
      <w:bookmarkEnd w:id="377"/>
      <w:bookmarkEnd w:id="378"/>
      <w:bookmarkEnd w:id="379"/>
      <w:bookmarkEnd w:id="380"/>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7C339128" w:rsidR="00E65621" w:rsidRDefault="005C670B" w:rsidP="001E6CD9">
      <w:pPr>
        <w:pStyle w:val="Caption"/>
      </w:pPr>
      <w:bookmarkStart w:id="381" w:name="_Ref179365885"/>
      <w:bookmarkStart w:id="382" w:name="_Toc179535096"/>
      <w:bookmarkStart w:id="383" w:name="_Toc179998879"/>
      <w:bookmarkStart w:id="384" w:name="_Toc180009211"/>
      <w:bookmarkStart w:id="385" w:name="_Toc180009845"/>
      <w:bookmarkStart w:id="386" w:name="_Toc180011765"/>
      <w:bookmarkStart w:id="387" w:name="_Toc180069228"/>
      <w:bookmarkStart w:id="388" w:name="_Toc180081114"/>
      <w:bookmarkStart w:id="389" w:name="_Toc180083899"/>
      <w:r>
        <w:t xml:space="preserve">Figure </w:t>
      </w:r>
      <w:fldSimple w:instr=" SEQ Figure \* ARABIC ">
        <w:r w:rsidR="00C25037">
          <w:rPr>
            <w:noProof/>
          </w:rPr>
          <w:t>38</w:t>
        </w:r>
      </w:fldSimple>
      <w:bookmarkEnd w:id="381"/>
      <w:r>
        <w:t xml:space="preserve">. Energy smart contract </w:t>
      </w:r>
      <w:proofErr w:type="spellStart"/>
      <w:r>
        <w:t>UpdateAsset</w:t>
      </w:r>
      <w:proofErr w:type="spellEnd"/>
      <w:r>
        <w:t xml:space="preserve"> terminal output </w:t>
      </w:r>
      <w:r w:rsidR="00CE524B">
        <w:t>summary</w:t>
      </w:r>
      <w:r>
        <w:t xml:space="preserve"> using the Plonk protocol.</w:t>
      </w:r>
      <w:bookmarkEnd w:id="382"/>
      <w:bookmarkEnd w:id="383"/>
      <w:bookmarkEnd w:id="384"/>
      <w:bookmarkEnd w:id="385"/>
      <w:bookmarkEnd w:id="386"/>
      <w:bookmarkEnd w:id="387"/>
      <w:bookmarkEnd w:id="388"/>
      <w:bookmarkEnd w:id="389"/>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6B439C1B" w:rsidR="001E6CD9" w:rsidRDefault="00A14F19" w:rsidP="00A14F19">
      <w:pPr>
        <w:pStyle w:val="Caption"/>
      </w:pPr>
      <w:bookmarkStart w:id="390" w:name="_Ref179366006"/>
      <w:bookmarkStart w:id="391" w:name="_Toc179535097"/>
      <w:bookmarkStart w:id="392" w:name="_Toc179998880"/>
      <w:bookmarkStart w:id="393" w:name="_Toc180009212"/>
      <w:bookmarkStart w:id="394" w:name="_Toc180009846"/>
      <w:bookmarkStart w:id="395" w:name="_Toc180011766"/>
      <w:bookmarkStart w:id="396" w:name="_Toc180069229"/>
      <w:bookmarkStart w:id="397" w:name="_Toc180081115"/>
      <w:bookmarkStart w:id="398" w:name="_Toc180083900"/>
      <w:r>
        <w:t xml:space="preserve">Figure </w:t>
      </w:r>
      <w:fldSimple w:instr=" SEQ Figure \* ARABIC ">
        <w:r w:rsidR="00C25037">
          <w:rPr>
            <w:noProof/>
          </w:rPr>
          <w:t>39</w:t>
        </w:r>
      </w:fldSimple>
      <w:bookmarkEnd w:id="390"/>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391"/>
      <w:bookmarkEnd w:id="392"/>
      <w:bookmarkEnd w:id="393"/>
      <w:bookmarkEnd w:id="394"/>
      <w:bookmarkEnd w:id="395"/>
      <w:bookmarkEnd w:id="396"/>
      <w:bookmarkEnd w:id="397"/>
      <w:bookmarkEnd w:id="398"/>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004F3F9E" w:rsidR="001E6CD9" w:rsidRDefault="00A14F19" w:rsidP="00A14F19">
      <w:pPr>
        <w:pStyle w:val="Caption"/>
      </w:pPr>
      <w:bookmarkStart w:id="399" w:name="_Ref179366024"/>
      <w:bookmarkStart w:id="400" w:name="_Toc179535098"/>
      <w:bookmarkStart w:id="401" w:name="_Toc179998881"/>
      <w:bookmarkStart w:id="402" w:name="_Toc180009213"/>
      <w:bookmarkStart w:id="403" w:name="_Toc180009847"/>
      <w:bookmarkStart w:id="404" w:name="_Toc180011767"/>
      <w:bookmarkStart w:id="405" w:name="_Toc180069230"/>
      <w:bookmarkStart w:id="406" w:name="_Toc180081116"/>
      <w:bookmarkStart w:id="407" w:name="_Toc180083901"/>
      <w:r>
        <w:t xml:space="preserve">Figure </w:t>
      </w:r>
      <w:fldSimple w:instr=" SEQ Figure \* ARABIC ">
        <w:r w:rsidR="00C25037">
          <w:rPr>
            <w:noProof/>
          </w:rPr>
          <w:t>40</w:t>
        </w:r>
      </w:fldSimple>
      <w:bookmarkEnd w:id="399"/>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400"/>
      <w:bookmarkEnd w:id="401"/>
      <w:bookmarkEnd w:id="402"/>
      <w:bookmarkEnd w:id="403"/>
      <w:bookmarkEnd w:id="404"/>
      <w:bookmarkEnd w:id="405"/>
      <w:bookmarkEnd w:id="406"/>
      <w:bookmarkEnd w:id="407"/>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0DA04C90" w:rsidR="001E6CD9" w:rsidRDefault="00A14F19" w:rsidP="00A14F19">
      <w:pPr>
        <w:pStyle w:val="Caption"/>
      </w:pPr>
      <w:bookmarkStart w:id="408" w:name="_Ref179366112"/>
      <w:bookmarkStart w:id="409" w:name="_Toc179535099"/>
      <w:bookmarkStart w:id="410" w:name="_Toc179998882"/>
      <w:bookmarkStart w:id="411" w:name="_Toc180009214"/>
      <w:bookmarkStart w:id="412" w:name="_Toc180009848"/>
      <w:bookmarkStart w:id="413" w:name="_Toc180011768"/>
      <w:bookmarkStart w:id="414" w:name="_Toc180069231"/>
      <w:bookmarkStart w:id="415" w:name="_Toc180081117"/>
      <w:bookmarkStart w:id="416" w:name="_Toc180083902"/>
      <w:r>
        <w:t xml:space="preserve">Figure </w:t>
      </w:r>
      <w:fldSimple w:instr=" SEQ Figure \* ARABIC ">
        <w:r w:rsidR="00C25037">
          <w:rPr>
            <w:noProof/>
          </w:rPr>
          <w:t>41</w:t>
        </w:r>
      </w:fldSimple>
      <w:bookmarkEnd w:id="408"/>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409"/>
      <w:bookmarkEnd w:id="410"/>
      <w:bookmarkEnd w:id="411"/>
      <w:bookmarkEnd w:id="412"/>
      <w:bookmarkEnd w:id="413"/>
      <w:bookmarkEnd w:id="414"/>
      <w:bookmarkEnd w:id="415"/>
      <w:bookmarkEnd w:id="416"/>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2F01BA87" w:rsidR="003235B7" w:rsidRDefault="003235B7" w:rsidP="003235B7">
      <w:pPr>
        <w:pStyle w:val="Caption"/>
      </w:pPr>
      <w:bookmarkStart w:id="417" w:name="_Ref179366675"/>
      <w:bookmarkStart w:id="418" w:name="_Toc179535100"/>
      <w:bookmarkStart w:id="419" w:name="_Toc179998883"/>
      <w:bookmarkStart w:id="420" w:name="_Toc180009215"/>
      <w:bookmarkStart w:id="421" w:name="_Toc180009849"/>
      <w:bookmarkStart w:id="422" w:name="_Toc180011769"/>
      <w:bookmarkStart w:id="423" w:name="_Toc180069232"/>
      <w:bookmarkStart w:id="424" w:name="_Toc180081118"/>
      <w:bookmarkStart w:id="425" w:name="_Toc180083903"/>
      <w:r>
        <w:t xml:space="preserve">Figure </w:t>
      </w:r>
      <w:fldSimple w:instr=" SEQ Figure \* ARABIC ">
        <w:r w:rsidR="00C25037">
          <w:rPr>
            <w:noProof/>
          </w:rPr>
          <w:t>42</w:t>
        </w:r>
      </w:fldSimple>
      <w:bookmarkEnd w:id="417"/>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418"/>
      <w:bookmarkEnd w:id="419"/>
      <w:bookmarkEnd w:id="420"/>
      <w:bookmarkEnd w:id="421"/>
      <w:bookmarkEnd w:id="422"/>
      <w:bookmarkEnd w:id="423"/>
      <w:bookmarkEnd w:id="424"/>
      <w:bookmarkEnd w:id="425"/>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1B4A6A5E" w:rsidR="00E414F3" w:rsidRDefault="00E414F3" w:rsidP="00E414F3">
      <w:pPr>
        <w:pStyle w:val="Caption"/>
      </w:pPr>
      <w:bookmarkStart w:id="426" w:name="_Ref179366686"/>
      <w:bookmarkStart w:id="427" w:name="_Toc179535101"/>
      <w:bookmarkStart w:id="428" w:name="_Toc179998884"/>
      <w:bookmarkStart w:id="429" w:name="_Toc180009216"/>
      <w:bookmarkStart w:id="430" w:name="_Toc180009850"/>
      <w:bookmarkStart w:id="431" w:name="_Toc180011770"/>
      <w:bookmarkStart w:id="432" w:name="_Toc180069233"/>
      <w:bookmarkStart w:id="433" w:name="_Toc180081119"/>
      <w:bookmarkStart w:id="434" w:name="_Toc180083904"/>
      <w:r>
        <w:t xml:space="preserve">Figure </w:t>
      </w:r>
      <w:fldSimple w:instr=" SEQ Figure \* ARABIC ">
        <w:r w:rsidR="00C25037">
          <w:rPr>
            <w:noProof/>
          </w:rPr>
          <w:t>43</w:t>
        </w:r>
      </w:fldSimple>
      <w:bookmarkEnd w:id="426"/>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427"/>
      <w:bookmarkEnd w:id="428"/>
      <w:bookmarkEnd w:id="429"/>
      <w:bookmarkEnd w:id="430"/>
      <w:bookmarkEnd w:id="431"/>
      <w:bookmarkEnd w:id="432"/>
      <w:bookmarkEnd w:id="433"/>
      <w:bookmarkEnd w:id="434"/>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54047354" w:rsidR="00400370" w:rsidRDefault="00E414F3" w:rsidP="00A56D4E">
      <w:pPr>
        <w:pStyle w:val="Caption"/>
      </w:pPr>
      <w:bookmarkStart w:id="435" w:name="_Ref179366731"/>
      <w:bookmarkStart w:id="436" w:name="_Toc179535102"/>
      <w:bookmarkStart w:id="437" w:name="_Toc179998885"/>
      <w:bookmarkStart w:id="438" w:name="_Toc180009217"/>
      <w:bookmarkStart w:id="439" w:name="_Toc180009851"/>
      <w:bookmarkStart w:id="440" w:name="_Toc180011771"/>
      <w:bookmarkStart w:id="441" w:name="_Toc180069234"/>
      <w:bookmarkStart w:id="442" w:name="_Toc180081120"/>
      <w:bookmarkStart w:id="443" w:name="_Toc180083905"/>
      <w:r>
        <w:t xml:space="preserve">Figure </w:t>
      </w:r>
      <w:fldSimple w:instr=" SEQ Figure \* ARABIC ">
        <w:r w:rsidR="00C25037">
          <w:rPr>
            <w:noProof/>
          </w:rPr>
          <w:t>44</w:t>
        </w:r>
      </w:fldSimple>
      <w:bookmarkEnd w:id="435"/>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436"/>
      <w:bookmarkEnd w:id="437"/>
      <w:bookmarkEnd w:id="438"/>
      <w:bookmarkEnd w:id="439"/>
      <w:bookmarkEnd w:id="440"/>
      <w:bookmarkEnd w:id="441"/>
      <w:bookmarkEnd w:id="442"/>
      <w:bookmarkEnd w:id="443"/>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40DEFB2A" w14:textId="051FB15A" w:rsidR="00400370" w:rsidRPr="009640DF" w:rsidRDefault="00400370" w:rsidP="00400370">
      <w:pPr>
        <w:pStyle w:val="Heading2"/>
        <w:numPr>
          <w:ilvl w:val="1"/>
          <w:numId w:val="6"/>
        </w:numPr>
        <w:rPr>
          <w:color w:val="000000" w:themeColor="text1"/>
        </w:rPr>
      </w:pPr>
      <w:bookmarkStart w:id="444" w:name="_Toc180081532"/>
      <w:r w:rsidRPr="00400370">
        <w:rPr>
          <w:color w:val="000000" w:themeColor="text1"/>
        </w:rPr>
        <w:lastRenderedPageBreak/>
        <w:t>The oracle</w:t>
      </w:r>
      <w:r w:rsidR="0065793D">
        <w:rPr>
          <w:color w:val="000000" w:themeColor="text1"/>
        </w:rPr>
        <w:t>. Prototype execution</w:t>
      </w:r>
      <w:bookmarkEnd w:id="444"/>
    </w:p>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6388604D" w:rsidR="00400370" w:rsidRDefault="00400370" w:rsidP="00400370">
      <w:pPr>
        <w:pStyle w:val="Caption"/>
      </w:pPr>
      <w:bookmarkStart w:id="445" w:name="_Ref179367495"/>
      <w:bookmarkStart w:id="446" w:name="_Toc179535103"/>
      <w:bookmarkStart w:id="447" w:name="_Toc179998886"/>
      <w:bookmarkStart w:id="448" w:name="_Toc180009218"/>
      <w:bookmarkStart w:id="449" w:name="_Toc180009852"/>
      <w:bookmarkStart w:id="450" w:name="_Toc180011772"/>
      <w:bookmarkStart w:id="451" w:name="_Toc180069235"/>
      <w:bookmarkStart w:id="452" w:name="_Toc180081121"/>
      <w:bookmarkStart w:id="453" w:name="_Toc180083906"/>
      <w:r>
        <w:t xml:space="preserve">Figure </w:t>
      </w:r>
      <w:fldSimple w:instr=" SEQ Figure \* ARABIC ">
        <w:r w:rsidR="00C25037">
          <w:rPr>
            <w:noProof/>
          </w:rPr>
          <w:t>45</w:t>
        </w:r>
      </w:fldSimple>
      <w:bookmarkEnd w:id="445"/>
      <w:r>
        <w:t xml:space="preserve">. </w:t>
      </w:r>
      <w:bookmarkStart w:id="454"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454"/>
      <w:r>
        <w:t>.</w:t>
      </w:r>
      <w:bookmarkEnd w:id="446"/>
      <w:bookmarkEnd w:id="447"/>
      <w:bookmarkEnd w:id="448"/>
      <w:bookmarkEnd w:id="449"/>
      <w:bookmarkEnd w:id="450"/>
      <w:bookmarkEnd w:id="451"/>
      <w:bookmarkEnd w:id="452"/>
      <w:bookmarkEnd w:id="453"/>
    </w:p>
    <w:p w14:paraId="110CC9D8" w14:textId="77777777" w:rsidR="00400370" w:rsidRDefault="00400370" w:rsidP="00400370">
      <w:pPr>
        <w:keepNext/>
      </w:pPr>
      <w:r>
        <w:rPr>
          <w:noProof/>
        </w:rPr>
        <w:drawing>
          <wp:inline distT="0" distB="0" distL="0" distR="0" wp14:anchorId="7237031C" wp14:editId="71A3ED36">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594098CA" w:rsidR="00400370" w:rsidRPr="00400370" w:rsidRDefault="00400370" w:rsidP="00400370">
      <w:pPr>
        <w:pStyle w:val="Caption"/>
      </w:pPr>
      <w:bookmarkStart w:id="455" w:name="_Ref179378082"/>
      <w:bookmarkStart w:id="456" w:name="_Toc179535104"/>
      <w:bookmarkStart w:id="457" w:name="_Toc179998887"/>
      <w:bookmarkStart w:id="458" w:name="_Toc180009219"/>
      <w:bookmarkStart w:id="459" w:name="_Toc180009853"/>
      <w:bookmarkStart w:id="460" w:name="_Toc180011773"/>
      <w:bookmarkStart w:id="461" w:name="_Toc180069236"/>
      <w:bookmarkStart w:id="462" w:name="_Toc180081122"/>
      <w:bookmarkStart w:id="463" w:name="_Toc180083907"/>
      <w:r>
        <w:t xml:space="preserve">Figure </w:t>
      </w:r>
      <w:fldSimple w:instr=" SEQ Figure \* ARABIC ">
        <w:r w:rsidR="00C25037">
          <w:rPr>
            <w:noProof/>
          </w:rPr>
          <w:t>46</w:t>
        </w:r>
      </w:fldSimple>
      <w:bookmarkEnd w:id="455"/>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456"/>
      <w:bookmarkEnd w:id="457"/>
      <w:bookmarkEnd w:id="458"/>
      <w:bookmarkEnd w:id="459"/>
      <w:bookmarkEnd w:id="460"/>
      <w:bookmarkEnd w:id="461"/>
      <w:bookmarkEnd w:id="462"/>
      <w:bookmarkEnd w:id="463"/>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7B79D" w14:textId="77777777" w:rsidR="00606B4C" w:rsidRDefault="00606B4C" w:rsidP="00635D97">
      <w:r>
        <w:separator/>
      </w:r>
    </w:p>
  </w:endnote>
  <w:endnote w:type="continuationSeparator" w:id="0">
    <w:p w14:paraId="215776B4" w14:textId="77777777" w:rsidR="00606B4C" w:rsidRDefault="00606B4C"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295EB" w14:textId="77777777" w:rsidR="00606B4C" w:rsidRDefault="00606B4C" w:rsidP="00635D97">
      <w:r>
        <w:separator/>
      </w:r>
    </w:p>
  </w:footnote>
  <w:footnote w:type="continuationSeparator" w:id="0">
    <w:p w14:paraId="35FE314B" w14:textId="77777777" w:rsidR="00606B4C" w:rsidRDefault="00606B4C"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record-ids&gt;&lt;/item&gt;&lt;/Libraries&gt;"/>
  </w:docVars>
  <w:rsids>
    <w:rsidRoot w:val="00E26A98"/>
    <w:rsid w:val="0000392A"/>
    <w:rsid w:val="000072A6"/>
    <w:rsid w:val="00010525"/>
    <w:rsid w:val="0001325A"/>
    <w:rsid w:val="000152F7"/>
    <w:rsid w:val="0002095B"/>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323E"/>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0600"/>
    <w:rsid w:val="000A1654"/>
    <w:rsid w:val="000A1E12"/>
    <w:rsid w:val="000A2CBB"/>
    <w:rsid w:val="000A35FA"/>
    <w:rsid w:val="000A60BD"/>
    <w:rsid w:val="000A60D2"/>
    <w:rsid w:val="000A7225"/>
    <w:rsid w:val="000A76FA"/>
    <w:rsid w:val="000A7A72"/>
    <w:rsid w:val="000B1D15"/>
    <w:rsid w:val="000B22D4"/>
    <w:rsid w:val="000B24C4"/>
    <w:rsid w:val="000B2B67"/>
    <w:rsid w:val="000B4A2D"/>
    <w:rsid w:val="000B4B2F"/>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F34BA"/>
    <w:rsid w:val="000F6DE7"/>
    <w:rsid w:val="00105C7E"/>
    <w:rsid w:val="00110FA5"/>
    <w:rsid w:val="0011162B"/>
    <w:rsid w:val="00112570"/>
    <w:rsid w:val="001126AF"/>
    <w:rsid w:val="00112E1B"/>
    <w:rsid w:val="001135B4"/>
    <w:rsid w:val="00113EBF"/>
    <w:rsid w:val="00116F39"/>
    <w:rsid w:val="00117D40"/>
    <w:rsid w:val="00117FE3"/>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2780"/>
    <w:rsid w:val="00163F3C"/>
    <w:rsid w:val="00164628"/>
    <w:rsid w:val="00164F9F"/>
    <w:rsid w:val="0017070F"/>
    <w:rsid w:val="00170DD4"/>
    <w:rsid w:val="00171AF1"/>
    <w:rsid w:val="001723E0"/>
    <w:rsid w:val="00172A30"/>
    <w:rsid w:val="001742A8"/>
    <w:rsid w:val="0017501F"/>
    <w:rsid w:val="00177902"/>
    <w:rsid w:val="00182341"/>
    <w:rsid w:val="00182E64"/>
    <w:rsid w:val="00182EFE"/>
    <w:rsid w:val="00184A82"/>
    <w:rsid w:val="00184C77"/>
    <w:rsid w:val="00185033"/>
    <w:rsid w:val="001850BD"/>
    <w:rsid w:val="00185FBC"/>
    <w:rsid w:val="00187183"/>
    <w:rsid w:val="00187B34"/>
    <w:rsid w:val="00190776"/>
    <w:rsid w:val="00194B7E"/>
    <w:rsid w:val="0019543E"/>
    <w:rsid w:val="00195A91"/>
    <w:rsid w:val="001A02E0"/>
    <w:rsid w:val="001A0784"/>
    <w:rsid w:val="001A23EE"/>
    <w:rsid w:val="001A41CE"/>
    <w:rsid w:val="001A4999"/>
    <w:rsid w:val="001A64D7"/>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1FE2"/>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41CE"/>
    <w:rsid w:val="00246241"/>
    <w:rsid w:val="0024790E"/>
    <w:rsid w:val="002526C7"/>
    <w:rsid w:val="00252A12"/>
    <w:rsid w:val="00252C62"/>
    <w:rsid w:val="00252D78"/>
    <w:rsid w:val="002533F5"/>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293A"/>
    <w:rsid w:val="00292DDD"/>
    <w:rsid w:val="002947BC"/>
    <w:rsid w:val="00294AB4"/>
    <w:rsid w:val="00294F1E"/>
    <w:rsid w:val="002A0C29"/>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858"/>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972"/>
    <w:rsid w:val="00321E9D"/>
    <w:rsid w:val="003235B7"/>
    <w:rsid w:val="0032637E"/>
    <w:rsid w:val="00326BA2"/>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5F62"/>
    <w:rsid w:val="003561A0"/>
    <w:rsid w:val="003609FA"/>
    <w:rsid w:val="00360BEE"/>
    <w:rsid w:val="00361F04"/>
    <w:rsid w:val="00363742"/>
    <w:rsid w:val="00363949"/>
    <w:rsid w:val="00364656"/>
    <w:rsid w:val="0036547E"/>
    <w:rsid w:val="00365E6C"/>
    <w:rsid w:val="003665F9"/>
    <w:rsid w:val="00367CB2"/>
    <w:rsid w:val="003714D2"/>
    <w:rsid w:val="00371917"/>
    <w:rsid w:val="00372A79"/>
    <w:rsid w:val="00372C70"/>
    <w:rsid w:val="0037428D"/>
    <w:rsid w:val="00376077"/>
    <w:rsid w:val="003807B1"/>
    <w:rsid w:val="00381AE4"/>
    <w:rsid w:val="00383BE2"/>
    <w:rsid w:val="00386AEA"/>
    <w:rsid w:val="003904F0"/>
    <w:rsid w:val="003929BB"/>
    <w:rsid w:val="00392F38"/>
    <w:rsid w:val="0039449A"/>
    <w:rsid w:val="003961ED"/>
    <w:rsid w:val="0039695A"/>
    <w:rsid w:val="003A133F"/>
    <w:rsid w:val="003A289C"/>
    <w:rsid w:val="003A35E6"/>
    <w:rsid w:val="003A3BEF"/>
    <w:rsid w:val="003A47A0"/>
    <w:rsid w:val="003A4D83"/>
    <w:rsid w:val="003A6CFE"/>
    <w:rsid w:val="003A76E9"/>
    <w:rsid w:val="003B1856"/>
    <w:rsid w:val="003B5560"/>
    <w:rsid w:val="003C2DF7"/>
    <w:rsid w:val="003C31C0"/>
    <w:rsid w:val="003C3210"/>
    <w:rsid w:val="003C4D67"/>
    <w:rsid w:val="003C52F7"/>
    <w:rsid w:val="003C5B85"/>
    <w:rsid w:val="003D3011"/>
    <w:rsid w:val="003D5335"/>
    <w:rsid w:val="003D6C52"/>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175C"/>
    <w:rsid w:val="00422199"/>
    <w:rsid w:val="0042357A"/>
    <w:rsid w:val="0042535B"/>
    <w:rsid w:val="00427CCD"/>
    <w:rsid w:val="004319D1"/>
    <w:rsid w:val="00432650"/>
    <w:rsid w:val="0043408A"/>
    <w:rsid w:val="004342ED"/>
    <w:rsid w:val="004354BF"/>
    <w:rsid w:val="00435995"/>
    <w:rsid w:val="0043652C"/>
    <w:rsid w:val="004410AE"/>
    <w:rsid w:val="00441648"/>
    <w:rsid w:val="004446D4"/>
    <w:rsid w:val="00445300"/>
    <w:rsid w:val="00445913"/>
    <w:rsid w:val="00446798"/>
    <w:rsid w:val="004475A8"/>
    <w:rsid w:val="00450C86"/>
    <w:rsid w:val="00450F03"/>
    <w:rsid w:val="00452372"/>
    <w:rsid w:val="004556F2"/>
    <w:rsid w:val="00457412"/>
    <w:rsid w:val="00457EC6"/>
    <w:rsid w:val="0046346E"/>
    <w:rsid w:val="00464377"/>
    <w:rsid w:val="004660DC"/>
    <w:rsid w:val="00470634"/>
    <w:rsid w:val="0047102A"/>
    <w:rsid w:val="00472061"/>
    <w:rsid w:val="00472C56"/>
    <w:rsid w:val="00473521"/>
    <w:rsid w:val="00473561"/>
    <w:rsid w:val="00473567"/>
    <w:rsid w:val="00474473"/>
    <w:rsid w:val="004750F1"/>
    <w:rsid w:val="00475455"/>
    <w:rsid w:val="0048105C"/>
    <w:rsid w:val="00481F3F"/>
    <w:rsid w:val="004825E8"/>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6F10"/>
    <w:rsid w:val="004B7D90"/>
    <w:rsid w:val="004C0F63"/>
    <w:rsid w:val="004C3298"/>
    <w:rsid w:val="004C4DD0"/>
    <w:rsid w:val="004C5585"/>
    <w:rsid w:val="004C672A"/>
    <w:rsid w:val="004D09CE"/>
    <w:rsid w:val="004D13A2"/>
    <w:rsid w:val="004D3691"/>
    <w:rsid w:val="004D3A93"/>
    <w:rsid w:val="004D5CDC"/>
    <w:rsid w:val="004D649F"/>
    <w:rsid w:val="004D6A4F"/>
    <w:rsid w:val="004D6F2B"/>
    <w:rsid w:val="004D743B"/>
    <w:rsid w:val="004D7690"/>
    <w:rsid w:val="004E1151"/>
    <w:rsid w:val="004E1865"/>
    <w:rsid w:val="004E2D16"/>
    <w:rsid w:val="004E2D2B"/>
    <w:rsid w:val="004E497B"/>
    <w:rsid w:val="004E63E4"/>
    <w:rsid w:val="004F03FE"/>
    <w:rsid w:val="004F1AB0"/>
    <w:rsid w:val="004F72CA"/>
    <w:rsid w:val="00501053"/>
    <w:rsid w:val="005108D0"/>
    <w:rsid w:val="005115F2"/>
    <w:rsid w:val="00513187"/>
    <w:rsid w:val="005135BB"/>
    <w:rsid w:val="00515325"/>
    <w:rsid w:val="0051656A"/>
    <w:rsid w:val="005210AB"/>
    <w:rsid w:val="00521865"/>
    <w:rsid w:val="0052389E"/>
    <w:rsid w:val="00523C99"/>
    <w:rsid w:val="00523CAE"/>
    <w:rsid w:val="00525C20"/>
    <w:rsid w:val="00525E11"/>
    <w:rsid w:val="005279FE"/>
    <w:rsid w:val="005311B2"/>
    <w:rsid w:val="0053120B"/>
    <w:rsid w:val="005320CF"/>
    <w:rsid w:val="005357EE"/>
    <w:rsid w:val="00536431"/>
    <w:rsid w:val="00543606"/>
    <w:rsid w:val="005439F0"/>
    <w:rsid w:val="00544AFD"/>
    <w:rsid w:val="005450BB"/>
    <w:rsid w:val="00545E7F"/>
    <w:rsid w:val="0055286D"/>
    <w:rsid w:val="005530FB"/>
    <w:rsid w:val="00553740"/>
    <w:rsid w:val="005606A7"/>
    <w:rsid w:val="00561917"/>
    <w:rsid w:val="00564176"/>
    <w:rsid w:val="005644E5"/>
    <w:rsid w:val="00564834"/>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47E"/>
    <w:rsid w:val="005B6E73"/>
    <w:rsid w:val="005C0DE3"/>
    <w:rsid w:val="005C1FA9"/>
    <w:rsid w:val="005C2146"/>
    <w:rsid w:val="005C5206"/>
    <w:rsid w:val="005C5745"/>
    <w:rsid w:val="005C670B"/>
    <w:rsid w:val="005C7641"/>
    <w:rsid w:val="005D089A"/>
    <w:rsid w:val="005D34E8"/>
    <w:rsid w:val="005D3A8C"/>
    <w:rsid w:val="005D42AE"/>
    <w:rsid w:val="005E0217"/>
    <w:rsid w:val="005E03FF"/>
    <w:rsid w:val="005E5B5C"/>
    <w:rsid w:val="005E6940"/>
    <w:rsid w:val="005E6C6D"/>
    <w:rsid w:val="005F09B6"/>
    <w:rsid w:val="005F13B5"/>
    <w:rsid w:val="005F1943"/>
    <w:rsid w:val="005F4C96"/>
    <w:rsid w:val="005F517E"/>
    <w:rsid w:val="005F591F"/>
    <w:rsid w:val="005F63CE"/>
    <w:rsid w:val="005F7484"/>
    <w:rsid w:val="0060006B"/>
    <w:rsid w:val="0060077E"/>
    <w:rsid w:val="006046D7"/>
    <w:rsid w:val="00604AAB"/>
    <w:rsid w:val="00605692"/>
    <w:rsid w:val="00606B4C"/>
    <w:rsid w:val="00612014"/>
    <w:rsid w:val="006120F5"/>
    <w:rsid w:val="00615054"/>
    <w:rsid w:val="00620764"/>
    <w:rsid w:val="00621D72"/>
    <w:rsid w:val="00623D78"/>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7A6"/>
    <w:rsid w:val="0064583E"/>
    <w:rsid w:val="006458C2"/>
    <w:rsid w:val="006467D9"/>
    <w:rsid w:val="006475CD"/>
    <w:rsid w:val="006517DC"/>
    <w:rsid w:val="0065196F"/>
    <w:rsid w:val="0065462E"/>
    <w:rsid w:val="00656319"/>
    <w:rsid w:val="00656C25"/>
    <w:rsid w:val="00656D19"/>
    <w:rsid w:val="0065793D"/>
    <w:rsid w:val="006579F9"/>
    <w:rsid w:val="00660AD7"/>
    <w:rsid w:val="00666B38"/>
    <w:rsid w:val="00666F70"/>
    <w:rsid w:val="00666F9D"/>
    <w:rsid w:val="00667887"/>
    <w:rsid w:val="00667C4A"/>
    <w:rsid w:val="0067217A"/>
    <w:rsid w:val="0067317A"/>
    <w:rsid w:val="006740C9"/>
    <w:rsid w:val="006757AA"/>
    <w:rsid w:val="00676B0C"/>
    <w:rsid w:val="006802B0"/>
    <w:rsid w:val="00680EBF"/>
    <w:rsid w:val="006819F2"/>
    <w:rsid w:val="006819F7"/>
    <w:rsid w:val="006825DC"/>
    <w:rsid w:val="006829F5"/>
    <w:rsid w:val="00683AEB"/>
    <w:rsid w:val="006852F6"/>
    <w:rsid w:val="00687CDB"/>
    <w:rsid w:val="006910CE"/>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972"/>
    <w:rsid w:val="006E0E70"/>
    <w:rsid w:val="006E2307"/>
    <w:rsid w:val="006E62CB"/>
    <w:rsid w:val="006F41D4"/>
    <w:rsid w:val="006F4B95"/>
    <w:rsid w:val="006F7894"/>
    <w:rsid w:val="006F7D67"/>
    <w:rsid w:val="00701E55"/>
    <w:rsid w:val="0070284F"/>
    <w:rsid w:val="00703CCF"/>
    <w:rsid w:val="00704F2B"/>
    <w:rsid w:val="00707D82"/>
    <w:rsid w:val="007106D1"/>
    <w:rsid w:val="00710E0A"/>
    <w:rsid w:val="00711B34"/>
    <w:rsid w:val="00711BB9"/>
    <w:rsid w:val="00712906"/>
    <w:rsid w:val="0071323E"/>
    <w:rsid w:val="00714E9A"/>
    <w:rsid w:val="0071540A"/>
    <w:rsid w:val="00717781"/>
    <w:rsid w:val="007179CC"/>
    <w:rsid w:val="00720146"/>
    <w:rsid w:val="00727B67"/>
    <w:rsid w:val="00730CEB"/>
    <w:rsid w:val="00732BE7"/>
    <w:rsid w:val="0073388F"/>
    <w:rsid w:val="0073418C"/>
    <w:rsid w:val="0073631B"/>
    <w:rsid w:val="0073660F"/>
    <w:rsid w:val="00741426"/>
    <w:rsid w:val="00743C30"/>
    <w:rsid w:val="00745BDB"/>
    <w:rsid w:val="00750AD8"/>
    <w:rsid w:val="00751F47"/>
    <w:rsid w:val="007527EB"/>
    <w:rsid w:val="00753C08"/>
    <w:rsid w:val="00755BB4"/>
    <w:rsid w:val="00757A2E"/>
    <w:rsid w:val="00761C94"/>
    <w:rsid w:val="00762A52"/>
    <w:rsid w:val="00766A6B"/>
    <w:rsid w:val="007677AE"/>
    <w:rsid w:val="0077119A"/>
    <w:rsid w:val="00771E0C"/>
    <w:rsid w:val="00772232"/>
    <w:rsid w:val="00772905"/>
    <w:rsid w:val="00773D47"/>
    <w:rsid w:val="0077515F"/>
    <w:rsid w:val="007764AC"/>
    <w:rsid w:val="00777715"/>
    <w:rsid w:val="007805C0"/>
    <w:rsid w:val="00780B12"/>
    <w:rsid w:val="00783618"/>
    <w:rsid w:val="00787F1C"/>
    <w:rsid w:val="00790051"/>
    <w:rsid w:val="00791DF1"/>
    <w:rsid w:val="007925B1"/>
    <w:rsid w:val="00794FCA"/>
    <w:rsid w:val="00797AA5"/>
    <w:rsid w:val="007A50F0"/>
    <w:rsid w:val="007A5AD8"/>
    <w:rsid w:val="007B3C24"/>
    <w:rsid w:val="007B4CE9"/>
    <w:rsid w:val="007B514C"/>
    <w:rsid w:val="007B628C"/>
    <w:rsid w:val="007B7E1E"/>
    <w:rsid w:val="007C0CD6"/>
    <w:rsid w:val="007C1C98"/>
    <w:rsid w:val="007C3807"/>
    <w:rsid w:val="007C4FFA"/>
    <w:rsid w:val="007C62A6"/>
    <w:rsid w:val="007D1243"/>
    <w:rsid w:val="007D2798"/>
    <w:rsid w:val="007D2AFD"/>
    <w:rsid w:val="007D429C"/>
    <w:rsid w:val="007D6088"/>
    <w:rsid w:val="007D65E5"/>
    <w:rsid w:val="007D750E"/>
    <w:rsid w:val="007E086C"/>
    <w:rsid w:val="007E0B74"/>
    <w:rsid w:val="007E1A73"/>
    <w:rsid w:val="007E349B"/>
    <w:rsid w:val="007E4B21"/>
    <w:rsid w:val="007E56E4"/>
    <w:rsid w:val="007E592D"/>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281D"/>
    <w:rsid w:val="00834798"/>
    <w:rsid w:val="00842550"/>
    <w:rsid w:val="00851892"/>
    <w:rsid w:val="00852740"/>
    <w:rsid w:val="00856E7B"/>
    <w:rsid w:val="00863ECA"/>
    <w:rsid w:val="00864FFA"/>
    <w:rsid w:val="00865055"/>
    <w:rsid w:val="00873684"/>
    <w:rsid w:val="008770D3"/>
    <w:rsid w:val="0088016A"/>
    <w:rsid w:val="00886F48"/>
    <w:rsid w:val="00887777"/>
    <w:rsid w:val="00890045"/>
    <w:rsid w:val="00895BD9"/>
    <w:rsid w:val="0089628E"/>
    <w:rsid w:val="00896A54"/>
    <w:rsid w:val="008970C6"/>
    <w:rsid w:val="008A00C1"/>
    <w:rsid w:val="008A12FC"/>
    <w:rsid w:val="008A1770"/>
    <w:rsid w:val="008A3D7C"/>
    <w:rsid w:val="008A5A08"/>
    <w:rsid w:val="008A7FDD"/>
    <w:rsid w:val="008B3B2E"/>
    <w:rsid w:val="008C28B7"/>
    <w:rsid w:val="008C6219"/>
    <w:rsid w:val="008D0429"/>
    <w:rsid w:val="008D0A24"/>
    <w:rsid w:val="008D2EFC"/>
    <w:rsid w:val="008D3AC9"/>
    <w:rsid w:val="008D3D48"/>
    <w:rsid w:val="008D45D2"/>
    <w:rsid w:val="008D47A9"/>
    <w:rsid w:val="008D4C1E"/>
    <w:rsid w:val="008D4CC3"/>
    <w:rsid w:val="008D4CF3"/>
    <w:rsid w:val="008D60D3"/>
    <w:rsid w:val="008D65C0"/>
    <w:rsid w:val="008D6B4E"/>
    <w:rsid w:val="008D7888"/>
    <w:rsid w:val="008E1D59"/>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0AF7"/>
    <w:rsid w:val="00962311"/>
    <w:rsid w:val="00962DF0"/>
    <w:rsid w:val="009640DF"/>
    <w:rsid w:val="00967911"/>
    <w:rsid w:val="00967CD9"/>
    <w:rsid w:val="009708C0"/>
    <w:rsid w:val="00970C86"/>
    <w:rsid w:val="00975C42"/>
    <w:rsid w:val="00976F0B"/>
    <w:rsid w:val="00981138"/>
    <w:rsid w:val="00982A10"/>
    <w:rsid w:val="009853AB"/>
    <w:rsid w:val="009858CC"/>
    <w:rsid w:val="00985BC9"/>
    <w:rsid w:val="00985D8C"/>
    <w:rsid w:val="009870E5"/>
    <w:rsid w:val="00990ABA"/>
    <w:rsid w:val="009916AA"/>
    <w:rsid w:val="009929C2"/>
    <w:rsid w:val="00994278"/>
    <w:rsid w:val="009957AA"/>
    <w:rsid w:val="00995E6C"/>
    <w:rsid w:val="00995E84"/>
    <w:rsid w:val="00995F36"/>
    <w:rsid w:val="00996ACC"/>
    <w:rsid w:val="0099738F"/>
    <w:rsid w:val="00997C5F"/>
    <w:rsid w:val="009A0BF2"/>
    <w:rsid w:val="009A144D"/>
    <w:rsid w:val="009A28A9"/>
    <w:rsid w:val="009A4CD0"/>
    <w:rsid w:val="009A519C"/>
    <w:rsid w:val="009A5A7C"/>
    <w:rsid w:val="009A6314"/>
    <w:rsid w:val="009A65D4"/>
    <w:rsid w:val="009A6807"/>
    <w:rsid w:val="009B2AE9"/>
    <w:rsid w:val="009B2CEE"/>
    <w:rsid w:val="009B2D83"/>
    <w:rsid w:val="009B6DAB"/>
    <w:rsid w:val="009B703A"/>
    <w:rsid w:val="009C0093"/>
    <w:rsid w:val="009C09B0"/>
    <w:rsid w:val="009C4BB7"/>
    <w:rsid w:val="009C52F9"/>
    <w:rsid w:val="009C5AB1"/>
    <w:rsid w:val="009C6DF6"/>
    <w:rsid w:val="009C74FF"/>
    <w:rsid w:val="009D0F72"/>
    <w:rsid w:val="009D137E"/>
    <w:rsid w:val="009D144D"/>
    <w:rsid w:val="009D2806"/>
    <w:rsid w:val="009D3519"/>
    <w:rsid w:val="009D488C"/>
    <w:rsid w:val="009D6CFC"/>
    <w:rsid w:val="009E06EE"/>
    <w:rsid w:val="009E0A4A"/>
    <w:rsid w:val="009E0AE2"/>
    <w:rsid w:val="009E11A1"/>
    <w:rsid w:val="009E1EB3"/>
    <w:rsid w:val="009E2FAE"/>
    <w:rsid w:val="009E5411"/>
    <w:rsid w:val="009E56CB"/>
    <w:rsid w:val="009E587C"/>
    <w:rsid w:val="009E6111"/>
    <w:rsid w:val="009F6548"/>
    <w:rsid w:val="00A001E0"/>
    <w:rsid w:val="00A13156"/>
    <w:rsid w:val="00A136E5"/>
    <w:rsid w:val="00A14F19"/>
    <w:rsid w:val="00A164D1"/>
    <w:rsid w:val="00A165FC"/>
    <w:rsid w:val="00A1670D"/>
    <w:rsid w:val="00A21925"/>
    <w:rsid w:val="00A2274B"/>
    <w:rsid w:val="00A22EE6"/>
    <w:rsid w:val="00A2696E"/>
    <w:rsid w:val="00A272F0"/>
    <w:rsid w:val="00A30607"/>
    <w:rsid w:val="00A321AC"/>
    <w:rsid w:val="00A3253F"/>
    <w:rsid w:val="00A331D9"/>
    <w:rsid w:val="00A33A80"/>
    <w:rsid w:val="00A33AA9"/>
    <w:rsid w:val="00A33F51"/>
    <w:rsid w:val="00A35BD8"/>
    <w:rsid w:val="00A35F3D"/>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143F"/>
    <w:rsid w:val="00A6240F"/>
    <w:rsid w:val="00A62B9B"/>
    <w:rsid w:val="00A63B0A"/>
    <w:rsid w:val="00A645A4"/>
    <w:rsid w:val="00A70584"/>
    <w:rsid w:val="00A717DA"/>
    <w:rsid w:val="00A718F9"/>
    <w:rsid w:val="00A72155"/>
    <w:rsid w:val="00A723D0"/>
    <w:rsid w:val="00A7266A"/>
    <w:rsid w:val="00A72F8E"/>
    <w:rsid w:val="00A7362C"/>
    <w:rsid w:val="00A74891"/>
    <w:rsid w:val="00A75736"/>
    <w:rsid w:val="00A75A5C"/>
    <w:rsid w:val="00A75BDB"/>
    <w:rsid w:val="00A8176E"/>
    <w:rsid w:val="00A83050"/>
    <w:rsid w:val="00A862D3"/>
    <w:rsid w:val="00A907FA"/>
    <w:rsid w:val="00A90FC0"/>
    <w:rsid w:val="00A9447E"/>
    <w:rsid w:val="00A94DA4"/>
    <w:rsid w:val="00A97BEC"/>
    <w:rsid w:val="00AA030B"/>
    <w:rsid w:val="00AA1AA0"/>
    <w:rsid w:val="00AA1E13"/>
    <w:rsid w:val="00AA4335"/>
    <w:rsid w:val="00AA4C99"/>
    <w:rsid w:val="00AA547B"/>
    <w:rsid w:val="00AA7844"/>
    <w:rsid w:val="00AB1544"/>
    <w:rsid w:val="00AB480E"/>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BEF"/>
    <w:rsid w:val="00B13E43"/>
    <w:rsid w:val="00B1519E"/>
    <w:rsid w:val="00B15C77"/>
    <w:rsid w:val="00B1705D"/>
    <w:rsid w:val="00B20C50"/>
    <w:rsid w:val="00B23D13"/>
    <w:rsid w:val="00B26365"/>
    <w:rsid w:val="00B2645F"/>
    <w:rsid w:val="00B26BA9"/>
    <w:rsid w:val="00B2707D"/>
    <w:rsid w:val="00B313E4"/>
    <w:rsid w:val="00B326BE"/>
    <w:rsid w:val="00B34163"/>
    <w:rsid w:val="00B4085E"/>
    <w:rsid w:val="00B41860"/>
    <w:rsid w:val="00B41BAB"/>
    <w:rsid w:val="00B42313"/>
    <w:rsid w:val="00B439CB"/>
    <w:rsid w:val="00B4479E"/>
    <w:rsid w:val="00B447A3"/>
    <w:rsid w:val="00B44A8C"/>
    <w:rsid w:val="00B50053"/>
    <w:rsid w:val="00B5265A"/>
    <w:rsid w:val="00B52D14"/>
    <w:rsid w:val="00B53B2D"/>
    <w:rsid w:val="00B5547B"/>
    <w:rsid w:val="00B559D6"/>
    <w:rsid w:val="00B55D52"/>
    <w:rsid w:val="00B573A8"/>
    <w:rsid w:val="00B574A4"/>
    <w:rsid w:val="00B6162A"/>
    <w:rsid w:val="00B6219E"/>
    <w:rsid w:val="00B6390A"/>
    <w:rsid w:val="00B63D59"/>
    <w:rsid w:val="00B660D7"/>
    <w:rsid w:val="00B66D18"/>
    <w:rsid w:val="00B67F67"/>
    <w:rsid w:val="00B76761"/>
    <w:rsid w:val="00B85824"/>
    <w:rsid w:val="00B85A38"/>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C6BE9"/>
    <w:rsid w:val="00BD09A4"/>
    <w:rsid w:val="00BD11B8"/>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60D"/>
    <w:rsid w:val="00C10DC8"/>
    <w:rsid w:val="00C13A9E"/>
    <w:rsid w:val="00C13F07"/>
    <w:rsid w:val="00C141E3"/>
    <w:rsid w:val="00C15448"/>
    <w:rsid w:val="00C15955"/>
    <w:rsid w:val="00C1687D"/>
    <w:rsid w:val="00C202D9"/>
    <w:rsid w:val="00C22CF7"/>
    <w:rsid w:val="00C25037"/>
    <w:rsid w:val="00C25A1A"/>
    <w:rsid w:val="00C25AAC"/>
    <w:rsid w:val="00C31F5D"/>
    <w:rsid w:val="00C32FD3"/>
    <w:rsid w:val="00C3353A"/>
    <w:rsid w:val="00C34F8C"/>
    <w:rsid w:val="00C36B6E"/>
    <w:rsid w:val="00C37F2A"/>
    <w:rsid w:val="00C40675"/>
    <w:rsid w:val="00C444B0"/>
    <w:rsid w:val="00C4584E"/>
    <w:rsid w:val="00C468E1"/>
    <w:rsid w:val="00C47992"/>
    <w:rsid w:val="00C50AA8"/>
    <w:rsid w:val="00C532E1"/>
    <w:rsid w:val="00C53EC0"/>
    <w:rsid w:val="00C54475"/>
    <w:rsid w:val="00C55AAA"/>
    <w:rsid w:val="00C5622E"/>
    <w:rsid w:val="00C60F36"/>
    <w:rsid w:val="00C633AB"/>
    <w:rsid w:val="00C64EAD"/>
    <w:rsid w:val="00C653DB"/>
    <w:rsid w:val="00C670BE"/>
    <w:rsid w:val="00C674F1"/>
    <w:rsid w:val="00C7300F"/>
    <w:rsid w:val="00C735EC"/>
    <w:rsid w:val="00C7446F"/>
    <w:rsid w:val="00C76EA1"/>
    <w:rsid w:val="00C772F6"/>
    <w:rsid w:val="00C77E4E"/>
    <w:rsid w:val="00C80048"/>
    <w:rsid w:val="00C803BA"/>
    <w:rsid w:val="00C861EB"/>
    <w:rsid w:val="00C865AB"/>
    <w:rsid w:val="00C916F7"/>
    <w:rsid w:val="00C921F4"/>
    <w:rsid w:val="00C92E34"/>
    <w:rsid w:val="00C9474D"/>
    <w:rsid w:val="00C96BAD"/>
    <w:rsid w:val="00CA0354"/>
    <w:rsid w:val="00CA0D35"/>
    <w:rsid w:val="00CA10EB"/>
    <w:rsid w:val="00CA1242"/>
    <w:rsid w:val="00CA31FE"/>
    <w:rsid w:val="00CA357B"/>
    <w:rsid w:val="00CA3B5C"/>
    <w:rsid w:val="00CA3BFC"/>
    <w:rsid w:val="00CA3DAB"/>
    <w:rsid w:val="00CA5335"/>
    <w:rsid w:val="00CA5C00"/>
    <w:rsid w:val="00CA6048"/>
    <w:rsid w:val="00CA72ED"/>
    <w:rsid w:val="00CA73AC"/>
    <w:rsid w:val="00CB28AE"/>
    <w:rsid w:val="00CB30D0"/>
    <w:rsid w:val="00CB34A4"/>
    <w:rsid w:val="00CB3A83"/>
    <w:rsid w:val="00CB6117"/>
    <w:rsid w:val="00CC3632"/>
    <w:rsid w:val="00CC5970"/>
    <w:rsid w:val="00CD0252"/>
    <w:rsid w:val="00CD028D"/>
    <w:rsid w:val="00CD04F9"/>
    <w:rsid w:val="00CD16FD"/>
    <w:rsid w:val="00CD2BF2"/>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5B6B"/>
    <w:rsid w:val="00D860B4"/>
    <w:rsid w:val="00D87782"/>
    <w:rsid w:val="00D950A7"/>
    <w:rsid w:val="00D96ED9"/>
    <w:rsid w:val="00DA0383"/>
    <w:rsid w:val="00DA12B5"/>
    <w:rsid w:val="00DA3B84"/>
    <w:rsid w:val="00DA5A87"/>
    <w:rsid w:val="00DA609E"/>
    <w:rsid w:val="00DA6841"/>
    <w:rsid w:val="00DB0520"/>
    <w:rsid w:val="00DB0DB2"/>
    <w:rsid w:val="00DB1FFF"/>
    <w:rsid w:val="00DB27D9"/>
    <w:rsid w:val="00DB41BC"/>
    <w:rsid w:val="00DB499D"/>
    <w:rsid w:val="00DB4E10"/>
    <w:rsid w:val="00DB4EED"/>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20E0"/>
    <w:rsid w:val="00E0363B"/>
    <w:rsid w:val="00E05259"/>
    <w:rsid w:val="00E06650"/>
    <w:rsid w:val="00E07C8C"/>
    <w:rsid w:val="00E104ED"/>
    <w:rsid w:val="00E124FF"/>
    <w:rsid w:val="00E1311C"/>
    <w:rsid w:val="00E140C1"/>
    <w:rsid w:val="00E15200"/>
    <w:rsid w:val="00E1629E"/>
    <w:rsid w:val="00E16DE4"/>
    <w:rsid w:val="00E209FD"/>
    <w:rsid w:val="00E21ED7"/>
    <w:rsid w:val="00E255FB"/>
    <w:rsid w:val="00E25664"/>
    <w:rsid w:val="00E26168"/>
    <w:rsid w:val="00E26A98"/>
    <w:rsid w:val="00E27C3C"/>
    <w:rsid w:val="00E30BDD"/>
    <w:rsid w:val="00E333F9"/>
    <w:rsid w:val="00E3394F"/>
    <w:rsid w:val="00E35CF8"/>
    <w:rsid w:val="00E3613A"/>
    <w:rsid w:val="00E36DC2"/>
    <w:rsid w:val="00E3706B"/>
    <w:rsid w:val="00E414F3"/>
    <w:rsid w:val="00E41C6B"/>
    <w:rsid w:val="00E434DD"/>
    <w:rsid w:val="00E45980"/>
    <w:rsid w:val="00E54429"/>
    <w:rsid w:val="00E55DC9"/>
    <w:rsid w:val="00E56BAE"/>
    <w:rsid w:val="00E60616"/>
    <w:rsid w:val="00E63562"/>
    <w:rsid w:val="00E65278"/>
    <w:rsid w:val="00E65621"/>
    <w:rsid w:val="00E65F6E"/>
    <w:rsid w:val="00E66149"/>
    <w:rsid w:val="00E662F5"/>
    <w:rsid w:val="00E70614"/>
    <w:rsid w:val="00E71175"/>
    <w:rsid w:val="00E71B7C"/>
    <w:rsid w:val="00E742BA"/>
    <w:rsid w:val="00E75462"/>
    <w:rsid w:val="00E75B7B"/>
    <w:rsid w:val="00E75BF9"/>
    <w:rsid w:val="00E768CF"/>
    <w:rsid w:val="00E77BE1"/>
    <w:rsid w:val="00E77DC0"/>
    <w:rsid w:val="00E80719"/>
    <w:rsid w:val="00E8272C"/>
    <w:rsid w:val="00E83EC7"/>
    <w:rsid w:val="00E84244"/>
    <w:rsid w:val="00E878B0"/>
    <w:rsid w:val="00E9049E"/>
    <w:rsid w:val="00E95329"/>
    <w:rsid w:val="00E9544B"/>
    <w:rsid w:val="00E95F86"/>
    <w:rsid w:val="00EA0899"/>
    <w:rsid w:val="00EA14C3"/>
    <w:rsid w:val="00EA2C84"/>
    <w:rsid w:val="00EA3773"/>
    <w:rsid w:val="00EA418F"/>
    <w:rsid w:val="00EA456E"/>
    <w:rsid w:val="00EA5ADD"/>
    <w:rsid w:val="00EC0F82"/>
    <w:rsid w:val="00EC23DC"/>
    <w:rsid w:val="00EC31CB"/>
    <w:rsid w:val="00ED07DD"/>
    <w:rsid w:val="00ED0E08"/>
    <w:rsid w:val="00ED119D"/>
    <w:rsid w:val="00ED15C7"/>
    <w:rsid w:val="00ED5241"/>
    <w:rsid w:val="00EE06B2"/>
    <w:rsid w:val="00EE1738"/>
    <w:rsid w:val="00EE3F17"/>
    <w:rsid w:val="00EE4CA4"/>
    <w:rsid w:val="00EE7C2F"/>
    <w:rsid w:val="00EF09BA"/>
    <w:rsid w:val="00EF0AEE"/>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08C9"/>
    <w:rsid w:val="00F22C2D"/>
    <w:rsid w:val="00F233B5"/>
    <w:rsid w:val="00F25277"/>
    <w:rsid w:val="00F27041"/>
    <w:rsid w:val="00F27D5F"/>
    <w:rsid w:val="00F30A17"/>
    <w:rsid w:val="00F313D6"/>
    <w:rsid w:val="00F3197E"/>
    <w:rsid w:val="00F340ED"/>
    <w:rsid w:val="00F3506E"/>
    <w:rsid w:val="00F3590A"/>
    <w:rsid w:val="00F372C4"/>
    <w:rsid w:val="00F37C13"/>
    <w:rsid w:val="00F42732"/>
    <w:rsid w:val="00F45F3D"/>
    <w:rsid w:val="00F46B6E"/>
    <w:rsid w:val="00F50B8C"/>
    <w:rsid w:val="00F51007"/>
    <w:rsid w:val="00F5108F"/>
    <w:rsid w:val="00F52F41"/>
    <w:rsid w:val="00F535A9"/>
    <w:rsid w:val="00F573EE"/>
    <w:rsid w:val="00F62BD6"/>
    <w:rsid w:val="00F6318D"/>
    <w:rsid w:val="00F637D1"/>
    <w:rsid w:val="00F63FE4"/>
    <w:rsid w:val="00F656EB"/>
    <w:rsid w:val="00F65858"/>
    <w:rsid w:val="00F65A47"/>
    <w:rsid w:val="00F66C3B"/>
    <w:rsid w:val="00F67AD2"/>
    <w:rsid w:val="00F702B5"/>
    <w:rsid w:val="00F70EA8"/>
    <w:rsid w:val="00F7257C"/>
    <w:rsid w:val="00F72C7E"/>
    <w:rsid w:val="00F750FF"/>
    <w:rsid w:val="00F769B7"/>
    <w:rsid w:val="00F8008A"/>
    <w:rsid w:val="00F81EAE"/>
    <w:rsid w:val="00F82285"/>
    <w:rsid w:val="00F823E8"/>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5B4D"/>
    <w:rsid w:val="00FC6E3C"/>
    <w:rsid w:val="00FC7B95"/>
    <w:rsid w:val="00FD177A"/>
    <w:rsid w:val="00FD2812"/>
    <w:rsid w:val="00FD2E5E"/>
    <w:rsid w:val="00FD5B1A"/>
    <w:rsid w:val="00FD5DB8"/>
    <w:rsid w:val="00FE21D4"/>
    <w:rsid w:val="00FE2290"/>
    <w:rsid w:val="00FE4862"/>
    <w:rsid w:val="00FE4AC6"/>
    <w:rsid w:val="00FE5B4B"/>
    <w:rsid w:val="00FE7625"/>
    <w:rsid w:val="00FE78C8"/>
    <w:rsid w:val="00FF20F1"/>
    <w:rsid w:val="00FF35E9"/>
    <w:rsid w:val="00FF4533"/>
    <w:rsid w:val="00FF5D4C"/>
    <w:rsid w:val="00FF6412"/>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https://vitalik.eth.limo/general/2021/01/05/rollup.html"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7</Pages>
  <Words>21379</Words>
  <Characters>121864</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11</cp:revision>
  <dcterms:created xsi:type="dcterms:W3CDTF">2024-10-19T07:32:00Z</dcterms:created>
  <dcterms:modified xsi:type="dcterms:W3CDTF">2024-10-19T07:52:00Z</dcterms:modified>
</cp:coreProperties>
</file>